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BAB63" w14:textId="603A6005" w:rsidR="00AA77A1" w:rsidRDefault="00BA758D" w:rsidP="007B11D1">
      <w:pPr>
        <w:pStyle w:val="Heading1"/>
      </w:pPr>
      <w:r>
        <w:t>Q</w:t>
      </w:r>
      <w:r w:rsidR="007B11D1" w:rsidRPr="007B11D1">
        <w:t>uantify</w:t>
      </w:r>
      <w:r>
        <w:t>ing</w:t>
      </w:r>
      <w:r w:rsidR="007B11D1" w:rsidRPr="007B11D1">
        <w:t xml:space="preserve"> </w:t>
      </w:r>
      <w:r w:rsidR="00A36F8C">
        <w:t>both b</w:t>
      </w:r>
      <w:r w:rsidR="007B11D1" w:rsidRPr="007B11D1">
        <w:t xml:space="preserve">ehavioural and </w:t>
      </w:r>
      <w:r w:rsidR="00A36F8C">
        <w:t>t</w:t>
      </w:r>
      <w:r w:rsidR="007B11D1" w:rsidRPr="007B11D1">
        <w:t xml:space="preserve">rophic </w:t>
      </w:r>
      <w:r w:rsidR="00A36F8C">
        <w:t>v</w:t>
      </w:r>
      <w:r w:rsidR="007B11D1" w:rsidRPr="007B11D1">
        <w:t xml:space="preserve">ariation </w:t>
      </w:r>
      <w:r w:rsidR="00A36F8C">
        <w:t>a</w:t>
      </w:r>
      <w:r w:rsidR="007B11D1" w:rsidRPr="007B11D1">
        <w:t>mong-</w:t>
      </w:r>
      <w:r w:rsidR="00A36F8C">
        <w:t>i</w:t>
      </w:r>
      <w:r w:rsidR="007B11D1" w:rsidRPr="007B11D1">
        <w:t>ndividuals: A case study of the invasive round goby</w:t>
      </w:r>
    </w:p>
    <w:p w14:paraId="547AABE2" w14:textId="77777777" w:rsidR="007B11D1" w:rsidRPr="007B11D1" w:rsidRDefault="007B11D1" w:rsidP="007B11D1"/>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715FB4" w:rsidRDefault="004113A1" w:rsidP="002371C8">
      <w:r w:rsidRPr="00715FB4">
        <w:t> </w:t>
      </w:r>
    </w:p>
    <w:p w14:paraId="74B61CDB" w14:textId="16AE47DA" w:rsidR="004113A1" w:rsidRPr="00715FB4" w:rsidRDefault="004113A1" w:rsidP="002371C8">
      <w:r w:rsidRPr="00715FB4">
        <w:rPr>
          <w:b/>
          <w:bCs/>
        </w:rPr>
        <w:t xml:space="preserve">Short Running Title: </w:t>
      </w:r>
      <w:r w:rsidR="005D01F0">
        <w:t>Individual b</w:t>
      </w:r>
      <w:r w:rsidR="005D01F0" w:rsidRPr="005D01F0">
        <w:t xml:space="preserve">ehavioural and </w:t>
      </w:r>
      <w:r w:rsidR="005D01F0">
        <w:t>trophic variation</w:t>
      </w:r>
    </w:p>
    <w:p w14:paraId="56C0DA0D" w14:textId="77777777"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E-mail: nicholaspatrickmoran@gmail.com)</w:t>
      </w:r>
      <w:r w:rsidRPr="00715FB4">
        <w:br/>
      </w:r>
      <w:r w:rsidRPr="00715FB4">
        <w:br/>
      </w:r>
      <w:r w:rsidRPr="00715FB4">
        <w:br/>
      </w:r>
    </w:p>
    <w:p w14:paraId="3BD01856" w14:textId="77777777" w:rsidR="002371C8" w:rsidRDefault="004113A1" w:rsidP="00F47B6B">
      <w:pPr>
        <w:pStyle w:val="Heading2"/>
      </w:pPr>
      <w:r w:rsidRPr="00715FB4">
        <w:lastRenderedPageBreak/>
        <w:t>Abstract</w:t>
      </w:r>
      <w:r w:rsidR="00C20BE5">
        <w:t xml:space="preserve"> </w:t>
      </w:r>
    </w:p>
    <w:p w14:paraId="453ED676" w14:textId="42C56470" w:rsidR="00EE7E83" w:rsidRPr="00715FB4" w:rsidRDefault="00D41E4E" w:rsidP="002371C8">
      <w:r>
        <w:t xml:space="preserve">An animal’s behavioural traits can influence how they interact with their environment and determine the outcome of </w:t>
      </w:r>
      <w:r w:rsidR="00A36F8C">
        <w:t>food web</w:t>
      </w:r>
      <w:r>
        <w:t xml:space="preserve"> interactions, including what they eat, how vulnerable they are to </w:t>
      </w:r>
      <w:r w:rsidR="00B253D2">
        <w:t xml:space="preserve">predation </w:t>
      </w:r>
      <w:r>
        <w:t xml:space="preserve">and who they compete with. </w:t>
      </w:r>
      <w:r w:rsidR="00A36F8C">
        <w:t xml:space="preserve">Despite this, few studies have directly measured links between behavioural </w:t>
      </w:r>
      <w:r w:rsidR="000E6830">
        <w:t>and trophic variation</w:t>
      </w:r>
      <w:r w:rsidR="00A36F8C">
        <w:t xml:space="preserve"> in wild populations.</w:t>
      </w:r>
      <w:r w:rsidR="000E6830">
        <w:t xml:space="preserve"> By using non-lethal methods to measure food web variation (e.g. stable isotope analysis using fin clips) and m</w:t>
      </w:r>
      <w:r w:rsidR="00A36F8C">
        <w:t xml:space="preserve">inimally invasive </w:t>
      </w:r>
      <w:r w:rsidR="000E6830">
        <w:t xml:space="preserve">individual </w:t>
      </w:r>
      <w:r w:rsidR="00A36F8C">
        <w:t>tagging (e.g. passive integrated transponder tags)</w:t>
      </w:r>
      <w:r w:rsidR="000E6830">
        <w:t xml:space="preserve">, we </w:t>
      </w:r>
      <w:proofErr w:type="gramStart"/>
      <w:r w:rsidR="000E6830">
        <w:t>have the</w:t>
      </w:r>
      <w:r w:rsidR="00A36F8C">
        <w:t xml:space="preserve"> opportunity to</w:t>
      </w:r>
      <w:proofErr w:type="gramEnd"/>
      <w:r w:rsidR="00A36F8C">
        <w:t xml:space="preserve"> analyse </w:t>
      </w:r>
      <w:r w:rsidR="000E6830">
        <w:t xml:space="preserve">behavioural and trophic variation simultaneously and directly test if behavioural variation translates to functional variation in the wild. </w:t>
      </w:r>
      <w:r>
        <w:t xml:space="preserve">For </w:t>
      </w:r>
      <w:r w:rsidR="008B303A">
        <w:t>invasive species such as the round goby (</w:t>
      </w:r>
      <w:proofErr w:type="spellStart"/>
      <w:r w:rsidR="008B303A" w:rsidRPr="00AB1589">
        <w:rPr>
          <w:i/>
        </w:rPr>
        <w:t>Neogobius</w:t>
      </w:r>
      <w:proofErr w:type="spellEnd"/>
      <w:r w:rsidR="008B303A" w:rsidRPr="00AB1589">
        <w:rPr>
          <w:i/>
        </w:rPr>
        <w:t xml:space="preserve"> </w:t>
      </w:r>
      <w:proofErr w:type="spellStart"/>
      <w:r w:rsidR="008B303A" w:rsidRPr="00AB1589">
        <w:rPr>
          <w:i/>
        </w:rPr>
        <w:t>melanostomus</w:t>
      </w:r>
      <w:proofErr w:type="spellEnd"/>
      <w:r>
        <w:t>), populations in invaded ecosystems are often found to have strong among-individual variation in behavioural traits (e.g. bold-exploratory traits) that can differ between populations across their invasion front. T</w:t>
      </w:r>
      <w:r w:rsidR="00AB1589">
        <w:t>her</w:t>
      </w:r>
      <w:r w:rsidR="000E6830">
        <w:t xml:space="preserve">efore an individual approach is </w:t>
      </w:r>
      <w:r w:rsidR="00B253D2">
        <w:t xml:space="preserve">likely to be </w:t>
      </w:r>
      <w:r w:rsidR="000E6830">
        <w:t>useful to understand how they are impacting</w:t>
      </w:r>
      <w:r>
        <w:t xml:space="preserve"> recipient ecosystems.</w:t>
      </w:r>
      <w:r w:rsidR="00AB1589">
        <w:t xml:space="preserve"> </w:t>
      </w:r>
      <w:r w:rsidR="000E6830">
        <w:t>Combining</w:t>
      </w:r>
      <w:r w:rsidR="00AB1589">
        <w:t xml:space="preserve"> </w:t>
      </w:r>
      <w:r>
        <w:t xml:space="preserve">laboratory-based </w:t>
      </w:r>
      <w:r w:rsidR="003D3727">
        <w:t xml:space="preserve">behavioural tests </w:t>
      </w:r>
      <w:r>
        <w:t xml:space="preserve">with </w:t>
      </w:r>
      <w:r w:rsidR="00AB1589">
        <w:t>field-based stable isotope analysis of food web interactions</w:t>
      </w:r>
      <w:r w:rsidR="003D3727">
        <w:t xml:space="preserve">, </w:t>
      </w:r>
      <w:r w:rsidR="000E6830">
        <w:t>this study focuses</w:t>
      </w:r>
      <w:r w:rsidR="003D3727">
        <w:t xml:space="preserve"> on</w:t>
      </w:r>
      <w:r w:rsidR="00463E81">
        <w:t xml:space="preserve"> an established </w:t>
      </w:r>
      <w:r w:rsidR="00B253D2">
        <w:t xml:space="preserve">high-density </w:t>
      </w:r>
      <w:r w:rsidR="00463E81">
        <w:t xml:space="preserve">invasive population of round gobies in </w:t>
      </w:r>
      <w:proofErr w:type="spellStart"/>
      <w:r w:rsidR="000E6830">
        <w:t>Guldborgsund</w:t>
      </w:r>
      <w:proofErr w:type="spellEnd"/>
      <w:r w:rsidR="000E6830">
        <w:t xml:space="preserve"> sound </w:t>
      </w:r>
      <w:r w:rsidR="00B253D2">
        <w:t xml:space="preserve">in </w:t>
      </w:r>
      <w:r w:rsidR="00463E81">
        <w:t xml:space="preserve">the </w:t>
      </w:r>
      <w:r w:rsidR="00B253D2">
        <w:t>s</w:t>
      </w:r>
      <w:r w:rsidR="00463E81" w:rsidRPr="00463E81">
        <w:t xml:space="preserve">outhwest </w:t>
      </w:r>
      <w:r w:rsidR="00463E81">
        <w:t xml:space="preserve">Baltic Sea. </w:t>
      </w:r>
      <w:r w:rsidR="000E6830">
        <w:t>W</w:t>
      </w:r>
      <w:r w:rsidR="00B253D2">
        <w:t>e found</w:t>
      </w:r>
      <w:r w:rsidR="000E6830">
        <w:t xml:space="preserve"> stable </w:t>
      </w:r>
      <w:r w:rsidR="00B253D2">
        <w:t xml:space="preserve">among-individual </w:t>
      </w:r>
      <w:r w:rsidR="000E6830">
        <w:t>behavioural variation in this population in activity, boldness and exploration traits in novel environment and refuge</w:t>
      </w:r>
      <w:r w:rsidR="00B253D2">
        <w:t xml:space="preserve"> emergence assays</w:t>
      </w:r>
      <w:r w:rsidR="000E6830">
        <w:t xml:space="preserve">. We further </w:t>
      </w:r>
      <w:r w:rsidR="00B253D2">
        <w:t xml:space="preserve">found </w:t>
      </w:r>
      <w:r w:rsidR="000E6830">
        <w:t xml:space="preserve">among-individual </w:t>
      </w:r>
      <w:r w:rsidR="00B253D2">
        <w:t xml:space="preserve">isotopic </w:t>
      </w:r>
      <w:r w:rsidR="000E6830">
        <w:t xml:space="preserve">variation, with particularly high variation in </w:t>
      </w:r>
      <w:r w:rsidR="00B253D2">
        <w:t>carbon-12 – c</w:t>
      </w:r>
      <w:r w:rsidR="00B253D2" w:rsidRPr="00567FC4">
        <w:t>arbon-13</w:t>
      </w:r>
      <w:r w:rsidR="00B253D2">
        <w:t xml:space="preserve"> (</w:t>
      </w:r>
      <w:r w:rsidR="000E6830" w:rsidRPr="00567FC4">
        <w:t>δ13C</w:t>
      </w:r>
      <w:r w:rsidR="00B253D2">
        <w:t>) values</w:t>
      </w:r>
      <w:r w:rsidR="000E6830">
        <w:t xml:space="preserve"> </w:t>
      </w:r>
      <w:r w:rsidR="00B253D2">
        <w:t xml:space="preserve">showing that </w:t>
      </w:r>
      <w:r w:rsidR="000E6830">
        <w:t xml:space="preserve">gobies differ </w:t>
      </w:r>
      <w:r w:rsidR="00B253D2">
        <w:t>in what are feeding on and/or where they forage, implying individual variation in how they impact benthic fauna/prey communities.</w:t>
      </w:r>
      <w:r w:rsidR="000E6830">
        <w:t xml:space="preserve"> </w:t>
      </w:r>
      <w:r w:rsidR="00B253D2">
        <w:t>Although we found few direct links between behavioural and trophic variation</w:t>
      </w:r>
      <w:r w:rsidR="003D3727">
        <w:t>, this</w:t>
      </w:r>
      <w:r w:rsidR="00B253D2">
        <w:t xml:space="preserve"> study</w:t>
      </w:r>
      <w:r w:rsidR="003D3727">
        <w:t xml:space="preserve"> </w:t>
      </w:r>
      <w:r w:rsidR="00B7229D">
        <w:t>shows</w:t>
      </w:r>
      <w:r w:rsidR="003D3727">
        <w:t xml:space="preserve"> that </w:t>
      </w:r>
      <w:r w:rsidR="00463E81">
        <w:t xml:space="preserve">quantifying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B253D2">
        <w:t xml:space="preserve"> the role of behavioural traits in</w:t>
      </w:r>
      <w:r w:rsidR="003D3727">
        <w:t xml:space="preserve"> individual-level</w:t>
      </w:r>
      <w:r w:rsidR="00B87FB7">
        <w:t xml:space="preserve"> ecological variation in </w:t>
      </w:r>
      <w:r w:rsidR="00B7229D">
        <w:t xml:space="preserve">the </w:t>
      </w:r>
      <w:r w:rsidR="00B87FB7">
        <w:t>wild</w:t>
      </w:r>
      <w:r w:rsidR="003D3727">
        <w:t>.</w:t>
      </w:r>
    </w:p>
    <w:p w14:paraId="6CA59044" w14:textId="01A2360F" w:rsidR="004113A1" w:rsidRPr="00715FB4" w:rsidRDefault="00C20BE5" w:rsidP="002371C8">
      <w:pPr>
        <w:rPr>
          <w:b/>
        </w:rPr>
      </w:pPr>
      <w:r>
        <w:rPr>
          <w:b/>
        </w:rPr>
        <w:t xml:space="preserve">Keywords </w:t>
      </w:r>
      <w:r w:rsidRPr="00C20BE5">
        <w:t>individualized niche</w:t>
      </w:r>
      <w:r>
        <w:t xml:space="preserve">, invasion, personality, boldness, exploration, </w:t>
      </w:r>
      <w:proofErr w:type="spellStart"/>
      <w:r>
        <w:t>Gobiidae</w:t>
      </w:r>
      <w:proofErr w:type="spellEnd"/>
    </w:p>
    <w:p w14:paraId="58F974E3" w14:textId="7C17F7AF" w:rsidR="00715FB4" w:rsidRPr="00715FB4" w:rsidRDefault="00B87FB7" w:rsidP="00F47B6B">
      <w:pPr>
        <w:pStyle w:val="Heading2"/>
      </w:pPr>
      <w:commentRangeStart w:id="0"/>
      <w:r w:rsidRPr="002371C8">
        <w:lastRenderedPageBreak/>
        <w:t>I</w:t>
      </w:r>
      <w:r w:rsidR="00715FB4" w:rsidRPr="002371C8">
        <w:t>ntroduction</w:t>
      </w:r>
      <w:commentRangeEnd w:id="0"/>
      <w:r w:rsidR="004B21F8">
        <w:rPr>
          <w:rStyle w:val="CommentReference"/>
          <w:b w:val="0"/>
          <w:bCs w:val="0"/>
        </w:rPr>
        <w:commentReference w:id="0"/>
      </w:r>
    </w:p>
    <w:p w14:paraId="31C8AE49" w14:textId="526B3564" w:rsidR="00D07087" w:rsidRDefault="00DB6E4D" w:rsidP="002371C8">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F110AC">
        <w:instrText xml:space="preserve"> ADDIN ZOTERO_ITEM CSL_CITATION {"citationID":"bvXYnLLV","properties":{"formattedCitation":"(R\\uc0\\u233{}ale et al., 2007; Wolf and Weissing, 2012)","plainCitation":"(Réale et al., 2007; Wolf and Weissing, 2012)","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0,"uris":["http://zotero.org/users/5224473/items/M4JYE7GD"],"uri":["http://zotero.org/users/5224473/items/M4JYE7GD"],"itemData":{"id":30,"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F110AC">
        <w:instrText xml:space="preserve"> ADDIN ZOTERO_ITEM CSL_CITATION {"citationID":"GZ8Xyv3K","properties":{"formattedCitation":"(Nussey et al., 2007; Dingemanse et al., 2010)","plainCitation":"(Nussey et al., 2007; Dingemanse et al., 2010)","noteIndex":0},"citationItems":[{"id":5736,"uris":["http://zotero.org/users/5224473/items/XI7Y735T"],"uri":["http://zotero.org/users/5224473/items/XI7Y735T"],"itemData":{"id":5736,"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5735,"uris":["http://zotero.org/users/5224473/items/KFISJBTU"],"uri":["http://zotero.org/users/5224473/items/KFISJBTU"],"itemData":{"id":5735,"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consistent behavioural variation is commonly expressed across a wide range of taxa </w:t>
      </w:r>
      <w:r w:rsidR="0044465E">
        <w:fldChar w:fldCharType="begin"/>
      </w:r>
      <w:r w:rsidR="00F110AC">
        <w:instrText xml:space="preserve"> ADDIN ZOTERO_ITEM CSL_CITATION {"citationID":"5OlEt2fD","properties":{"formattedCitation":"(Gosling, 2008)","plainCitation":"(Gosling, 2008)","noteIndex":0},"citationItems":[{"id":1670,"uris":["http://zotero.org/users/5224473/items/2YXPJ7UD"],"uri":["http://zotero.org/users/5224473/items/2YXPJ7UD"],"itemData":{"id":1670,"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fldChar w:fldCharType="separate"/>
      </w:r>
      <w:r w:rsidR="0044465E" w:rsidRPr="0044465E">
        <w:t>(Gosling, 2008)</w:t>
      </w:r>
      <w:r w:rsidR="0044465E">
        <w:fldChar w:fldCharType="end"/>
      </w:r>
      <w:r w:rsidR="0044465E">
        <w:t xml:space="preserve">. </w:t>
      </w:r>
      <w:r w:rsidR="008512ED">
        <w:t xml:space="preserve">Among-individual </w:t>
      </w:r>
      <w:r w:rsidR="00CC2F21">
        <w:t xml:space="preserve">variation in </w:t>
      </w:r>
      <w:r w:rsidR="008512ED">
        <w:t xml:space="preserve">risk-taking behaviour is </w:t>
      </w:r>
      <w:r w:rsidR="00186509">
        <w:t>common</w:t>
      </w:r>
      <w:r w:rsidR="008512ED">
        <w:t>, where the term ‘risk’ is often used in relation to an individual’s willingness to engage in behaviour involving novelty (e.g. engaging or interacting with a novel environment or object</w:t>
      </w:r>
      <w:r w:rsidR="007335D1">
        <w:t>,</w:t>
      </w:r>
      <w:r w:rsidR="008512ED">
        <w:t xml:space="preserve"> </w:t>
      </w:r>
      <w:r w:rsidR="008512ED">
        <w:fldChar w:fldCharType="begin"/>
      </w:r>
      <w:r w:rsidR="00F110AC">
        <w:instrText xml:space="preserve"> ADDIN ZOTERO_ITEM CSL_CITATION {"citationID":"97Efj5r6","properties":{"formattedCitation":"(White et al., 2013)","plainCitation":"(White et al., 2013)","dontUpdate":true,"noteIndex":0},"citationItems":[{"id":243,"uris":["http://zotero.org/users/5224473/items/WVUQ99FK"],"uri":["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fldChar w:fldCharType="separate"/>
      </w:r>
      <w:r w:rsidR="008512ED" w:rsidRPr="008512ED">
        <w:t>White et al., 2013)</w:t>
      </w:r>
      <w:r w:rsidR="008512ED">
        <w:fldChar w:fldCharType="end"/>
      </w:r>
      <w:r w:rsidR="008512ED">
        <w:t xml:space="preserve"> or</w:t>
      </w:r>
      <w:r w:rsidR="00186509">
        <w:t xml:space="preserve"> direct or indirect</w:t>
      </w:r>
      <w:r w:rsidR="008512ED">
        <w:t xml:space="preserve"> predation risk </w:t>
      </w:r>
      <w:r w:rsidR="008512ED">
        <w:fldChar w:fldCharType="begin"/>
      </w:r>
      <w:r w:rsidR="00F110AC">
        <w:instrText xml:space="preserve"> ADDIN ZOTERO_ITEM CSL_CITATION {"citationID":"9ql6IMBK","properties":{"formattedCitation":"(R\\uc0\\u233{}ale et al., 2007)","plainCitation":"(Réale et al., 2007)","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fldChar w:fldCharType="separate"/>
      </w:r>
      <w:r w:rsidR="008512ED" w:rsidRPr="008512ED">
        <w:t>(Réale et al., 2007)</w:t>
      </w:r>
      <w:r w:rsidR="008512ED">
        <w:fldChar w:fldCharType="end"/>
      </w:r>
      <w:r w:rsidR="008512ED">
        <w:t xml:space="preserve">. </w:t>
      </w:r>
      <w:r w:rsidR="007335D1">
        <w:t>O</w:t>
      </w:r>
      <w:r w:rsidR="008512ED">
        <w:t>ften referred to as boldness or exploratory traits, engaging in risk</w:t>
      </w:r>
      <w:r w:rsidR="00F31610">
        <w:t>y behaviours often</w:t>
      </w:r>
      <w:r w:rsidR="008512ED">
        <w:t xml:space="preserve"> involve</w:t>
      </w:r>
      <w:r w:rsidR="00F31610">
        <w:t>s</w:t>
      </w:r>
      <w:r w:rsidR="008512ED">
        <w:t xml:space="preserve"> a trade-off between resource acquisition and potential mortality/predation</w:t>
      </w:r>
      <w:r w:rsidR="007335D1">
        <w:t xml:space="preserve"> </w:t>
      </w:r>
      <w:r w:rsidR="007335D1">
        <w:fldChar w:fldCharType="begin"/>
      </w:r>
      <w:r w:rsidR="00F110AC">
        <w:instrText xml:space="preserve"> ADDIN ZOTERO_ITEM CSL_CITATION {"citationID":"BntnOVbl","properties":{"formattedCitation":"(Moran et al., 2020)","plainCitation":"(Moran et al., 2020)","noteIndex":0},"citationItems":[{"id":5924,"uris":["http://zotero.org/users/5224473/items/26W6N8H4"],"uri":["http://zotero.org/users/5224473/items/26W6N8H4"],"itemData":{"id":5924,"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D07087">
        <w:t xml:space="preserve">Intraspecific behavioural variation can influence the strength and outcome of ecological </w:t>
      </w:r>
      <w:commentRangeStart w:id="1"/>
      <w:r w:rsidR="00D07087">
        <w:t xml:space="preserve">interactions </w:t>
      </w:r>
      <w:commentRangeEnd w:id="1"/>
      <w:r w:rsidR="00D07087">
        <w:rPr>
          <w:rStyle w:val="CommentReference"/>
        </w:rPr>
        <w:commentReference w:id="1"/>
      </w:r>
      <w:r w:rsidR="00D07087">
        <w:t xml:space="preserve">, and </w:t>
      </w:r>
      <w:r w:rsidR="00F31610">
        <w:t xml:space="preserve">in risk-taking </w:t>
      </w:r>
      <w:r w:rsidR="00D07087">
        <w:t xml:space="preserve">has been linked </w:t>
      </w:r>
      <w:r w:rsidR="007335D1">
        <w:t xml:space="preserve">differences </w:t>
      </w:r>
      <w:r w:rsidR="00F31610">
        <w:t xml:space="preserve">in </w:t>
      </w:r>
      <w:r w:rsidR="007335D1">
        <w:t>feeding behaviour</w:t>
      </w:r>
      <w:r w:rsidR="00F31610">
        <w:t xml:space="preserve"> and vulnerability</w:t>
      </w:r>
      <w:r w:rsidR="007335D1">
        <w:t xml:space="preserve"> to predation </w:t>
      </w:r>
      <w:r w:rsidR="00D07087">
        <w:t xml:space="preserve">in some specific cases </w:t>
      </w:r>
      <w:commentRangeStart w:id="2"/>
      <w:r w:rsidR="007335D1">
        <w:fldChar w:fldCharType="begin"/>
      </w:r>
      <w:r w:rsidR="00F110AC">
        <w:instrText xml:space="preserve"> ADDIN ZOTERO_ITEM CSL_CITATION {"citationID":"NVnmxS58","properties":{"formattedCitation":"(Jolles et al., 2013, 2016; White et al., 2013)","plainCitation":"(Jolles et al., 2013, 2016; White et al., 2013)","noteIndex":0},"citationItems":[{"id":3049,"uris":["http://zotero.org/groups/2241010/items/2C6GC9HH"],"uri":["http://zotero.org/groups/2241010/items/2C6GC9HH"],"itemData":{"id":3049,"type":"article-journal","DOI":"10.1016/j.anbehav.2013.03.013","page":"1261-1269","title":"Dominance, pair bonds and boldness determine social-foraging tactics in rooks, Corvus frugilegus","volume":"85","author":[{"family":"Jolles","given":"Jolle W."},{"family":"Ostojic","given":"Ljerka"},{"family":"Clayton","given":"Nicola S."}],"issued":{"date-parts":[["2013"]]}}},{"id":5967,"uris":["http://zotero.org/users/5224473/items/8FN2BINH"],"uri":["http://zotero.org/users/5224473/items/8FN2BINH"],"itemData":{"id":5967,"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43,"uris":["http://zotero.org/users/5224473/items/WVUQ99FK"],"uri":["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fldChar w:fldCharType="separate"/>
      </w:r>
      <w:r w:rsidR="007335D1" w:rsidRPr="007335D1">
        <w:t>(</w:t>
      </w:r>
      <w:proofErr w:type="spellStart"/>
      <w:r w:rsidR="007335D1" w:rsidRPr="007335D1">
        <w:t>Jolles</w:t>
      </w:r>
      <w:proofErr w:type="spellEnd"/>
      <w:r w:rsidR="007335D1" w:rsidRPr="007335D1">
        <w:t xml:space="preserve"> et al., 2013, 2016; White et al., 2013)</w:t>
      </w:r>
      <w:r w:rsidR="007335D1">
        <w:fldChar w:fldCharType="end"/>
      </w:r>
      <w:commentRangeEnd w:id="2"/>
      <w:r w:rsidR="00D07087">
        <w:rPr>
          <w:rStyle w:val="CommentReference"/>
        </w:rPr>
        <w:commentReference w:id="2"/>
      </w:r>
      <w:r w:rsidR="00D07087">
        <w:t xml:space="preserve">. </w:t>
      </w:r>
      <w:r w:rsidR="007335D1">
        <w:t>Therefore</w:t>
      </w:r>
      <w:r w:rsidR="00D07087">
        <w:t xml:space="preserve">, there are potential links between behavioural </w:t>
      </w:r>
    </w:p>
    <w:p w14:paraId="4B8659A8" w14:textId="12611754" w:rsidR="0044465E" w:rsidRDefault="007335D1" w:rsidP="002371C8">
      <w:r>
        <w:t xml:space="preserve"> quantifying links between behavioural variation and ecological interactions may be critical to understanding how an individual </w:t>
      </w:r>
      <w:r w:rsidR="00CC2F21">
        <w:t>and their population</w:t>
      </w:r>
      <w:r>
        <w:t xml:space="preserve"> </w:t>
      </w:r>
      <w:r w:rsidR="00CC2F21">
        <w:t>affect</w:t>
      </w:r>
      <w:r>
        <w:t xml:space="preserve"> their environment. </w:t>
      </w:r>
    </w:p>
    <w:p w14:paraId="5B0DC378" w14:textId="0958D30D" w:rsidR="00CC2F21" w:rsidRDefault="00CC2F21" w:rsidP="002371C8">
      <w:pPr>
        <w:pStyle w:val="NormalWeb"/>
      </w:pPr>
    </w:p>
    <w:p w14:paraId="2DCC4A28" w14:textId="1C41FBF2"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3"/>
      <w:r w:rsidR="009E69E2">
        <w:t>communities</w:t>
      </w:r>
      <w:commentRangeEnd w:id="3"/>
      <w:r>
        <w:rPr>
          <w:rStyle w:val="CommentReference"/>
          <w:rFonts w:asciiTheme="minorHAnsi" w:eastAsiaTheme="minorHAnsi" w:hAnsiTheme="minorHAnsi" w:cstheme="minorBidi"/>
          <w:lang w:eastAsia="en-US"/>
        </w:rPr>
        <w:commentReference w:id="3"/>
      </w:r>
      <w:r>
        <w:t>, with potentially cascading effects across trophic levels</w:t>
      </w:r>
      <w:r w:rsidR="009E69E2">
        <w:t xml:space="preserve">. </w:t>
      </w:r>
      <w:r w:rsidR="00CC2F21">
        <w:t>For an invasive species though, among</w:t>
      </w:r>
      <w:r w:rsidR="00A706DA">
        <w:t>-</w:t>
      </w:r>
      <w:r w:rsidR="00CC2F21">
        <w:t xml:space="preserve">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F110AC">
        <w:instrText xml:space="preserve"> ADDIN ZOTERO_ITEM CSL_CITATION {"citationID":"RDs8N1Bo","properties":{"formattedCitation":"(Juette et al., 2014)","plainCitation":"(Juette et al., 2014)","noteIndex":0},"citationItems":[{"id":4238,"uris":["http://zotero.org/users/5224473/items/GW8WQL77"],"uri":["http://zotero.org/users/5224473/items/GW8WQL77"],"itemData":{"id":4238,"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6962FCE5" w14:textId="4FBBA0D0" w:rsidR="00727028" w:rsidRDefault="009C1DE4" w:rsidP="00AA17DD">
      <w:r w:rsidRPr="009C1DE4">
        <w:lastRenderedPageBreak/>
        <w:t xml:space="preserve">A challenge to analysing </w:t>
      </w:r>
      <w:r w:rsidR="00AA17DD">
        <w:t>among-</w:t>
      </w:r>
      <w:r w:rsidRPr="009C1DE4">
        <w:t>individual level and behavioural variation</w:t>
      </w:r>
      <w:r w:rsidR="00AA17DD">
        <w:t xml:space="preserve"> simultaneously</w:t>
      </w:r>
      <w:r w:rsidRPr="009C1DE4">
        <w:t xml:space="preserve"> is </w:t>
      </w:r>
      <w:r w:rsidR="00AA17DD">
        <w:t xml:space="preserve">the need to conduct </w:t>
      </w:r>
      <w:r w:rsidRPr="009C1DE4">
        <w:t xml:space="preserve">minor, although invasive procedures </w:t>
      </w:r>
      <w:r w:rsidR="00AA17DD">
        <w:t>such as</w:t>
      </w:r>
      <w:r w:rsidRPr="009C1DE4">
        <w:t xml:space="preserve"> </w:t>
      </w:r>
      <w:r w:rsidR="00AA17DD" w:rsidRPr="009C1DE4">
        <w:t>g</w:t>
      </w:r>
      <w:r w:rsidR="00AA17DD">
        <w:t>astric lavage for g</w:t>
      </w:r>
      <w:r w:rsidRPr="009C1DE4">
        <w:t xml:space="preserve">ut content analysis, </w:t>
      </w:r>
      <w:r w:rsidR="00AA17DD">
        <w:t xml:space="preserve">or tissue sampling for isotope analysis. Stable isotope analysis is tool that allows for diet reconstruction and the description of trophic relationships </w:t>
      </w:r>
      <w:r w:rsidR="00AA17DD">
        <w:fldChar w:fldCharType="begin"/>
      </w:r>
      <w:r w:rsidR="00F110AC">
        <w:instrText xml:space="preserve"> ADDIN ZOTERO_ITEM CSL_CITATION {"citationID":"e9cdPtrY","properties":{"formattedCitation":"(Post, 2002; Boecklen et al., 2011)","plainCitation":"(Post, 2002; Boecklen et al., 2011)","noteIndex":0},"citationItems":[{"id":7446,"uris":["http://zotero.org/users/5224473/items/6FD6PUA3"],"uri":["http://zotero.org/users/5224473/items/6FD6PUA3"],"itemData":{"id":7446,"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id":7447,"uris":["http://zotero.org/users/5224473/items/DK9FPTQM"],"uri":["http://zotero.org/users/5224473/items/DK9FPTQM"],"itemData":{"id":7447,"type":"article-journal","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ed development of several recent approaches such as isotopic routing models and compound-specific isotopic analysis.","container-title":"Annual Review of Ecology, Evolution, and Systematics","DOI":"10.1146/annurev-ecolsys-102209-144726","issue":"1","note":"_eprint: https://doi.org/10.1146/annurev-ecolsys-102209-144726","page":"411-440","source":"Annual Reviews","title":"On the Use of Stable Isotopes in Trophic Ecology","volume":"42","author":[{"family":"Boecklen","given":"William J."},{"family":"Yarnes","given":"Christopher T."},{"family":"Cook","given":"Bethany A."},{"family":"James","given":"Avis C."}],"issued":{"date-parts":[["2011"]]}}}],"schema":"https://github.com/citation-style-language/schema/raw/master/csl-citation.json"} </w:instrText>
      </w:r>
      <w:r w:rsidR="00AA17DD">
        <w:fldChar w:fldCharType="separate"/>
      </w:r>
      <w:r w:rsidR="0072456D" w:rsidRPr="0072456D">
        <w:t>(Post, 2002; Boecklen et al., 2011)</w:t>
      </w:r>
      <w:r w:rsidR="00AA17DD">
        <w:fldChar w:fldCharType="end"/>
      </w:r>
      <w:r w:rsidR="00AA17DD">
        <w:t xml:space="preserve">. </w:t>
      </w:r>
      <w:r w:rsidR="0072456D">
        <w:t>A</w:t>
      </w:r>
      <w:r w:rsidR="0072456D" w:rsidRPr="0072456D">
        <w:t xml:space="preserve">s organic tissue is consumed and assimilated into the tissue of higher level </w:t>
      </w:r>
      <w:r w:rsidR="0072456D">
        <w:t>consumers/predator, the</w:t>
      </w:r>
      <w:r w:rsidR="00AA17DD">
        <w:t xml:space="preserve"> ratios of </w:t>
      </w:r>
      <w:r w:rsidR="00305FBA">
        <w:t>c</w:t>
      </w:r>
      <w:r w:rsidR="00AA17DD">
        <w:t xml:space="preserve">arbon-12 – </w:t>
      </w:r>
      <w:r w:rsidR="00305FBA">
        <w:t>c</w:t>
      </w:r>
      <w:r w:rsidR="00AA17DD" w:rsidRPr="00567FC4">
        <w:t>arbon-13</w:t>
      </w:r>
      <w:r w:rsidR="00AA17DD">
        <w:t xml:space="preserve"> (</w:t>
      </w:r>
      <w:r w:rsidR="00AA17DD" w:rsidRPr="00567FC4">
        <w:t xml:space="preserve">hereafter </w:t>
      </w:r>
      <w:r w:rsidR="00AA17DD">
        <w:t>‘</w:t>
      </w:r>
      <w:r w:rsidR="00AA17DD" w:rsidRPr="00567FC4">
        <w:t>δ13C</w:t>
      </w:r>
      <w:r w:rsidR="00AA17DD">
        <w:t>’</w:t>
      </w:r>
      <w:r w:rsidR="00AA17DD" w:rsidRPr="00567FC4">
        <w:t>)</w:t>
      </w:r>
      <w:r w:rsidR="00AA17DD">
        <w:t xml:space="preserve"> and </w:t>
      </w:r>
      <w:r w:rsidR="00305FBA">
        <w:t>n</w:t>
      </w:r>
      <w:r w:rsidR="00AA17DD">
        <w:t xml:space="preserve">itrogen-14 – </w:t>
      </w:r>
      <w:r w:rsidR="00305FBA">
        <w:t>n</w:t>
      </w:r>
      <w:r w:rsidR="00AA17DD">
        <w:t>itrogen</w:t>
      </w:r>
      <w:r w:rsidR="00AA17DD" w:rsidRPr="00567FC4">
        <w:t>-1</w:t>
      </w:r>
      <w:r w:rsidR="00AA17DD">
        <w:t>5 (</w:t>
      </w:r>
      <w:r w:rsidR="00AA17DD" w:rsidRPr="00567FC4">
        <w:t xml:space="preserve">hereafter </w:t>
      </w:r>
      <w:r w:rsidR="00AA17DD">
        <w:t>‘δ15N’</w:t>
      </w:r>
      <w:r w:rsidR="00AA17DD" w:rsidRPr="00567FC4">
        <w:t>)</w:t>
      </w:r>
      <w:r w:rsidR="0072456D">
        <w:t xml:space="preserve"> are enriched by a relatively </w:t>
      </w:r>
      <w:r w:rsidR="00305FBA">
        <w:t>consistent</w:t>
      </w:r>
      <w:r w:rsidR="0072456D">
        <w:t xml:space="preserve"> </w:t>
      </w:r>
      <w:r w:rsidR="0072456D">
        <w:rPr>
          <w:rFonts w:ascii="icomoon" w:hAnsi="icomoon"/>
          <w:color w:val="1C1D1E"/>
          <w:shd w:val="clear" w:color="auto" w:fill="FFFFFF"/>
        </w:rPr>
        <w:t xml:space="preserve">“fractionation” or “discrimination” factor </w:t>
      </w:r>
      <w:r w:rsidR="0072456D">
        <w:rPr>
          <w:rFonts w:ascii="icomoon" w:hAnsi="icomoon"/>
          <w:color w:val="1C1D1E"/>
          <w:shd w:val="clear" w:color="auto" w:fill="FFFFFF"/>
        </w:rPr>
        <w:fldChar w:fldCharType="begin"/>
      </w:r>
      <w:r w:rsidR="00F110AC">
        <w:rPr>
          <w:rFonts w:ascii="icomoon" w:hAnsi="icomoon"/>
          <w:color w:val="1C1D1E"/>
          <w:shd w:val="clear" w:color="auto" w:fill="FFFFFF"/>
        </w:rPr>
        <w:instrText xml:space="preserve"> ADDIN ZOTERO_ITEM CSL_CITATION {"citationID":"b9e9IgXL","properties":{"formattedCitation":"(Caut et al., 2009; Britton and Busst, 2018)","plainCitation":"(Caut et al., 2009; Britton and Busst, 2018)","noteIndex":0},"citationItems":[{"id":4882,"uris":["http://zotero.org/users/5224473/items/KADU5USX"],"uri":["http://zotero.org/users/5224473/items/KADU5USX"],"itemData":{"id":4882,"type":"article-journal","abstract":"1. The use of stable isotopic techniques to study animal diets and trophic levels requires a priori estimates of discrimination factor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n = 290)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n = 268). We analysed this data set to test the effect of diet isotopic ratio on the discrimination factor, taking into account taxa, tissues, environments and lipid extraction treatments. Our results showed differences among taxonomic classes for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but not for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and significant differences among tissues for both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We found a significant negative relationship between both,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with their corresponding diet isotopic ratios. This relationship was found also within taxonomic classes for mammal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bird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3C), fishe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and invertebrate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or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was used for all resources, even if resources had very different isotopic ratios. Also, we estimated DDDFs for the studies that used isotopic models. More than 40% use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values and more than 33% use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3C values differing &amp;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archive":"JSTOR","container-title":"Journal of Applied Ecology","ISSN":"0021-8901","issue":"2","note":"publisher: [British Ecological Society, Wiley]","page":"443-453","source":"JSTOR","title":"Variation in Discrimination Factor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3C): The Effect of Diet Isotopic Values and Applications for Diet Reconstruction","title-short":"Variation in Discrimination Factor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3C)","volume":"46","author":[{"family":"Caut","given":"St</w:instrText>
      </w:r>
      <w:r w:rsidR="00F110AC">
        <w:rPr>
          <w:rFonts w:ascii="icomoon" w:hAnsi="icomoon" w:hint="eastAsia"/>
          <w:color w:val="1C1D1E"/>
          <w:shd w:val="clear" w:color="auto" w:fill="FFFFFF"/>
        </w:rPr>
        <w:instrText>é</w:instrText>
      </w:r>
      <w:r w:rsidR="00F110AC">
        <w:rPr>
          <w:rFonts w:ascii="icomoon" w:hAnsi="icomoon"/>
          <w:color w:val="1C1D1E"/>
          <w:shd w:val="clear" w:color="auto" w:fill="FFFFFF"/>
        </w:rPr>
        <w:instrText>phane"},{"family":"Angulo","given":"Elena"},{"family":"Courchamp","given":"Franck"}],"issued":{"date-parts":[["2009"]]}}},{"id":4889,"uris":["http://zotero.org/users/5224473/items/CQNJQ825"],"uri":["http://zotero.org/users/5224473/items/CQNJQ825"],"itemData":{"id":4889,"type":"article-journal","abstract":"Application of stable isotope data to trophic studies requires understanding of factors influencing the isotopic discrimination factor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 between consumers and their prey resources. This is missing for many omnivorous species, despite their diet and environment potentially impacting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 The effects of temperature, diet (including formulated feeds) and tissue type on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were thus tested experimentally. A temperature experiment exposed three species to identical diets at 18 and 23</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C, whereas a diet experiment exposed one species to four diets at 18</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C. At 23</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C, C:N ratio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were generally elevated versus 18</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C. After lipid correction, tissue/species-specific differences at 23</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C in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were up to 0.73 and 0.54</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 higher, respectively. Across the four diets, there were also significant differences in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between a natural diet and diets based on formulated feed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of muscle were 1.51 to 2.76</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 and 3.13 to 5.44</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 respectively. Highest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72456D">
        <w:rPr>
          <w:rFonts w:ascii="icomoon" w:hAnsi="icomoon"/>
          <w:color w:val="1C1D1E"/>
          <w:shd w:val="clear" w:color="auto" w:fill="FFFFFF"/>
        </w:rPr>
        <w:fldChar w:fldCharType="separate"/>
      </w:r>
      <w:r w:rsidR="0072456D" w:rsidRPr="0072456D">
        <w:rPr>
          <w:rFonts w:ascii="icomoon" w:hAnsi="icomoon"/>
        </w:rPr>
        <w:t>(Caut et al., 2009; Britton and Busst, 2018)</w:t>
      </w:r>
      <w:r w:rsidR="0072456D">
        <w:rPr>
          <w:rFonts w:ascii="icomoon" w:hAnsi="icomoon"/>
          <w:color w:val="1C1D1E"/>
          <w:shd w:val="clear" w:color="auto" w:fill="FFFFFF"/>
        </w:rPr>
        <w:fldChar w:fldCharType="end"/>
      </w:r>
      <w:r w:rsidR="0072456D">
        <w:t>. Isotopic variation among species</w:t>
      </w:r>
      <w:r w:rsidR="00633AAE">
        <w:t>, populations or individuals</w:t>
      </w:r>
      <w:r w:rsidR="0072456D">
        <w:t xml:space="preserve"> can then be used to describe relationships between consumers and their prey, </w:t>
      </w:r>
      <w:r w:rsidR="00633AAE">
        <w:t>and infer links between consumers and primary carbon producers (e.g. phytoplankton, macro-</w:t>
      </w:r>
      <w:proofErr w:type="spellStart"/>
      <w:r w:rsidR="00633AAE">
        <w:t>algaes</w:t>
      </w:r>
      <w:proofErr w:type="spellEnd"/>
      <w:r w:rsidR="00633AAE">
        <w:t>, aquatic vegetation etc.)</w:t>
      </w:r>
      <w:r w:rsidR="00727028">
        <w:t xml:space="preserve"> </w:t>
      </w:r>
      <w:r w:rsidR="00727028">
        <w:fldChar w:fldCharType="begin"/>
      </w:r>
      <w:r w:rsidR="00F110AC">
        <w:instrText xml:space="preserve"> ADDIN ZOTERO_ITEM CSL_CITATION {"citationID":"Dj9ojCbe","properties":{"formattedCitation":"(Layman et al., 2012)","plainCitation":"(Layman et al., 2012)","noteIndex":0},"citationItems":[{"id":4278,"uris":["http://zotero.org/users/5224473/items/5YELDQQP"],"uri":["http://zotero.org/users/5224473/items/5YELDQQP"],"itemData":{"id":4278,"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instrText>
      </w:r>
      <w:r w:rsidR="00727028">
        <w:fldChar w:fldCharType="separate"/>
      </w:r>
      <w:r w:rsidR="00727028" w:rsidRPr="00727028">
        <w:t>(Layman et al., 2012)</w:t>
      </w:r>
      <w:r w:rsidR="00727028">
        <w:fldChar w:fldCharType="end"/>
      </w:r>
      <w:r w:rsidR="00633AAE">
        <w:t xml:space="preserve">. </w:t>
      </w:r>
      <w:r w:rsidR="00727028">
        <w:t xml:space="preserve">Assimilation rates may vary, but </w:t>
      </w:r>
      <w:r w:rsidR="00633AAE">
        <w:t>isotope ratios of softer tissues such as skin</w:t>
      </w:r>
      <w:r w:rsidR="00727028">
        <w:t>/scales</w:t>
      </w:r>
      <w:r w:rsidR="00633AAE">
        <w:t>, muscle and fins</w:t>
      </w:r>
      <w:r w:rsidR="00727028" w:rsidRPr="00727028">
        <w:t xml:space="preserve"> </w:t>
      </w:r>
      <w:r w:rsidR="00727028">
        <w:t xml:space="preserve">can be used to infer </w:t>
      </w:r>
      <w:r w:rsidR="00727028" w:rsidRPr="00727028">
        <w:t>diet variation over periods of several weeks to months</w:t>
      </w:r>
      <w:r w:rsidR="00633AAE">
        <w:t xml:space="preserve"> </w:t>
      </w:r>
      <w:r w:rsidR="00633AAE" w:rsidRPr="00D04675">
        <w:fldChar w:fldCharType="begin"/>
      </w:r>
      <w:r w:rsidR="00F110AC">
        <w:instrText xml:space="preserve"> ADDIN ZOTERO_ITEM CSL_CITATION {"citationID":"nL8WTffl","properties":{"formattedCitation":"(Thomas and Crowther, 2015; Britton and Busst, 2018)","plainCitation":"(Thomas and Crowther, 2015; Britton and Busst, 2018)","noteIndex":0},"citationItems":[{"id":4907,"uris":["http://zotero.org/users/5224473/items/2R25IH5U"],"uri":["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id":4889,"uris":["http://zotero.org/users/5224473/items/CQNJQ825"],"uri":["http://zotero.org/users/5224473/items/CQNJQ825"],"itemData":{"id":4889,"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633AAE" w:rsidRPr="00D04675">
        <w:fldChar w:fldCharType="separate"/>
      </w:r>
      <w:r w:rsidR="00727028" w:rsidRPr="00727028">
        <w:t>(Thomas and Crowther, 2015; Britton and Busst, 2018)</w:t>
      </w:r>
      <w:r w:rsidR="00633AAE" w:rsidRPr="00D04675">
        <w:fldChar w:fldCharType="end"/>
      </w:r>
      <w:r w:rsidR="00727028">
        <w:t xml:space="preserve">. </w:t>
      </w:r>
      <w:r w:rsidR="00AC2CA0">
        <w:t>F</w:t>
      </w:r>
      <w:r w:rsidR="00727028">
        <w:t>in tissue are particularly useful for</w:t>
      </w:r>
      <w:r w:rsidR="00A44A2F">
        <w:t xml:space="preserve"> non-lethally</w:t>
      </w:r>
      <w:r w:rsidR="00727028">
        <w:t xml:space="preserve"> measuring to isotopic variation in </w:t>
      </w:r>
      <w:r w:rsidR="00AC2CA0">
        <w:t>fish,</w:t>
      </w:r>
      <w:r w:rsidR="00727028">
        <w:t xml:space="preserve"> </w:t>
      </w:r>
      <w:r w:rsidR="00AC2CA0">
        <w:t xml:space="preserve">providing that one accounts for potential within-fin variation </w:t>
      </w:r>
      <w:r w:rsidR="00AC2CA0">
        <w:fldChar w:fldCharType="begin"/>
      </w:r>
      <w:r w:rsidR="00F110AC">
        <w:instrText xml:space="preserve"> ADDIN ZOTERO_ITEM CSL_CITATION {"citationID":"Kdy2ktII","properties":{"formattedCitation":"(Jardine et al., 2011; Hayden et al., 2015)","plainCitation":"(Jardine et al., 2011; Hayden et al., 2015)","noteIndex":0},"citationItems":[{"id":7444,"uris":["http://zotero.org/users/5224473/items/5MKUSTKJ"],"uri":["http://zotero.org/users/5224473/items/5MKUSTKJ"],"itemData":{"id":7444,"type":"article-journal","abstract":"Despite prior studies showing good agreement between fin and muscle isotope ratios in temperate fishes, the non-lethal method of fin sampling has yet to become a standard technique in isotopic food-web studies, and the relationship between the two tissues has never been tested in the tropics. We hypothesised that fin and muscle δ13C and δ15N would be strongly correlated in tropical fishes, thus allowing non-lethal sampling of these species. To test this hypothesis, we analysed fin and muscle tissues from 174 tropical fishes representing 27 species from the Mitchell River, Queensland, Australia. Fin tissue was a strong predictor of muscle-tissue δ13C (r2 = 0.91 for all species) and was slightly enriched in 13C (0.9‰), consistent with the results of studies on temperate species. Fin tissue was a poorer predictor of muscle-tissue δ15N (r2 = 0.56 for all species) although the mean difference between the tissues was small (&lt;0.1‰). Differences were smallest in the largest fish, possibly because the elemental composition (%N) of fin more closely resembled that of muscle. These measurements provide more impetus for increased use of fin tissue as a non-destructive means of testing hypotheses about fish food webs in the tropics and elsewhere.","container-title":"Marine and Freshwater Research","DOI":"10.1071/MF10211","ISSN":"1448-6059, 1448-6059","issue":"1","journalAbbreviation":"Mar. Freshwater Res.","language":"en","note":"publisher: CSIRO PUBLISHING","page":"83-90","source":"www.publish.csiro.au","title":"A non-lethal sampling method for stable carbon and nitrogen isotope studies of tropical fishes","volume":"62","author":[{"family":"Jardine","given":"Timothy D."},{"family":"Hunt","given":"Richard J."},{"family":"Pusey","given":"Bradley J."},{"family":"Bunn","given":"Stuart E."},{"family":"Jardine","given":"Timothy D."},{"family":"Hunt","given":"Richard J."},{"family":"Pusey","given":"Bradley J."},{"family":"Bunn","given":"Stuart E."}],"issued":{"date-parts":[["2011",1,18]]}}},{"id":4106,"uris":["http://zotero.org/users/5224473/items/WNSAZQ8U"],"uri":["http://zotero.org/users/5224473/items/WNSAZQ8U"],"itemData":{"id":4106,"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schema":"https://github.com/citation-style-language/schema/raw/master/csl-citation.json"} </w:instrText>
      </w:r>
      <w:r w:rsidR="00AC2CA0">
        <w:fldChar w:fldCharType="separate"/>
      </w:r>
      <w:r w:rsidR="00A44A2F" w:rsidRPr="00A44A2F">
        <w:t>(Jardine et al., 2011; Hayden et al., 2015)</w:t>
      </w:r>
      <w:r w:rsidR="00AC2CA0">
        <w:fldChar w:fldCharType="end"/>
      </w:r>
      <w:r w:rsidR="00AC2CA0">
        <w:t xml:space="preserve">. Samples </w:t>
      </w:r>
      <w:r w:rsidR="00AC2CA0" w:rsidRPr="00AC2CA0">
        <w:t xml:space="preserve">can be taken </w:t>
      </w:r>
      <w:r w:rsidR="00A44A2F">
        <w:t>with relatively little stress to the fish,</w:t>
      </w:r>
      <w:r w:rsidR="00AC2CA0" w:rsidRPr="00AC2CA0">
        <w:t xml:space="preserve"> </w:t>
      </w:r>
      <w:r w:rsidR="00AC2CA0">
        <w:t xml:space="preserve">and </w:t>
      </w:r>
      <w:r w:rsidR="00A44A2F">
        <w:t>minimal</w:t>
      </w:r>
      <w:r w:rsidR="00AC2CA0" w:rsidRPr="00AC2CA0">
        <w:t xml:space="preserve"> tissue</w:t>
      </w:r>
      <w:r w:rsidR="00AC2CA0">
        <w:t xml:space="preserve"> is required for</w:t>
      </w:r>
      <w:r w:rsidR="00A44A2F">
        <w:t xml:space="preserve"> isotopic</w:t>
      </w:r>
      <w:r w:rsidR="00AC2CA0">
        <w:t xml:space="preserve"> analysis (e.g. 0.5 </w:t>
      </w:r>
      <w:r w:rsidR="00AC2CA0" w:rsidRPr="00727028">
        <w:t>mg</w:t>
      </w:r>
      <w:r w:rsidR="00AC2CA0">
        <w:t xml:space="preserve"> or less of dry tissue), so may be used to measure to amount of trophic variation in a population while maintaining that population for further analysis.</w:t>
      </w:r>
    </w:p>
    <w:p w14:paraId="472676A0" w14:textId="0ACC16F0" w:rsidR="00567FC4" w:rsidRDefault="00567FC4" w:rsidP="002371C8"/>
    <w:p w14:paraId="137CA2A7" w14:textId="6058E090" w:rsidR="003A32F8" w:rsidRDefault="00AC2CA0" w:rsidP="002371C8">
      <w:r>
        <w:t xml:space="preserve">Measuring trophic variation is particularly useful for invasive species, such as the round </w:t>
      </w:r>
      <w:commentRangeStart w:id="4"/>
      <w:r w:rsidR="00B300D7">
        <w:t>goby</w:t>
      </w:r>
      <w:commentRangeEnd w:id="4"/>
      <w:r w:rsidR="009F7DD8">
        <w:rPr>
          <w:rStyle w:val="CommentReference"/>
        </w:rPr>
        <w:commentReference w:id="4"/>
      </w:r>
      <w:r w:rsidR="00B300D7">
        <w:t xml:space="preserve"> </w:t>
      </w:r>
      <w:proofErr w:type="gramStart"/>
      <w:r w:rsidR="00B300D7">
        <w:t>(</w:t>
      </w:r>
      <w:r>
        <w:t xml:space="preserve"> to</w:t>
      </w:r>
      <w:proofErr w:type="gramEnd"/>
      <w:r>
        <w:t xml:space="preserve"> describe the interactions between invasive populations and the food webs they have invaded.</w:t>
      </w:r>
    </w:p>
    <w:p w14:paraId="41C987D2" w14:textId="77777777" w:rsidR="00AC2CA0" w:rsidRDefault="00AC2CA0" w:rsidP="002371C8"/>
    <w:p w14:paraId="37AAEDB4" w14:textId="77777777" w:rsidR="003A32F8" w:rsidRDefault="003A32F8" w:rsidP="002371C8"/>
    <w:p w14:paraId="124A4973" w14:textId="3FD4B6BF" w:rsidR="00A706DA" w:rsidRDefault="00A706DA" w:rsidP="002371C8">
      <w:r>
        <w:lastRenderedPageBreak/>
        <w:t>Few studies have</w:t>
      </w:r>
      <w:r w:rsidR="007335D1">
        <w:t xml:space="preserve"> </w:t>
      </w:r>
      <w:r>
        <w:t>directly measured</w:t>
      </w:r>
      <w:r w:rsidR="007335D1">
        <w:t xml:space="preserve"> how behaviour</w:t>
      </w:r>
      <w:r>
        <w:t>al</w:t>
      </w:r>
      <w:r w:rsidR="007335D1">
        <w:t xml:space="preserve"> trait variation (i.e. </w:t>
      </w:r>
      <w:r>
        <w:t>activity, bold-exploratory traits etc.</w:t>
      </w:r>
      <w:r w:rsidR="007335D1">
        <w:t>) translates to functional ecological variation in wild</w:t>
      </w:r>
      <w:r>
        <w:t xml:space="preserve"> populations, which may be especially important for understanding how invasive animal populations impact the communities that they invade</w:t>
      </w:r>
      <w:r w:rsidR="007335D1">
        <w:t xml:space="preserve">. </w:t>
      </w:r>
      <w:commentRangeStart w:id="5"/>
      <w:r w:rsidR="007335D1" w:rsidRPr="00833A98">
        <w:rPr>
          <w:shd w:val="clear" w:color="auto" w:fill="FFE599" w:themeFill="accent4" w:themeFillTint="66"/>
        </w:rPr>
        <w:t>Therefore</w:t>
      </w:r>
      <w:commentRangeEnd w:id="5"/>
      <w:r w:rsidR="00833A98">
        <w:rPr>
          <w:rStyle w:val="CommentReference"/>
        </w:rPr>
        <w:commentReference w:id="5"/>
      </w:r>
      <w:r w:rsidR="007335D1" w:rsidRPr="00833A98">
        <w:rPr>
          <w:shd w:val="clear" w:color="auto" w:fill="FFE599" w:themeFill="accent4" w:themeFillTint="66"/>
        </w:rPr>
        <w:t xml:space="preserve">, the </w:t>
      </w:r>
      <w:r w:rsidR="00833A98">
        <w:rPr>
          <w:shd w:val="clear" w:color="auto" w:fill="FFE599" w:themeFill="accent4" w:themeFillTint="66"/>
        </w:rPr>
        <w:t>overarching</w:t>
      </w:r>
      <w:r w:rsidR="007335D1" w:rsidRPr="00833A98">
        <w:rPr>
          <w:shd w:val="clear" w:color="auto" w:fill="FFE599" w:themeFill="accent4" w:themeFillTint="66"/>
        </w:rPr>
        <w:t xml:space="preserve"> </w:t>
      </w:r>
      <w:r w:rsidR="00833A98">
        <w:rPr>
          <w:shd w:val="clear" w:color="auto" w:fill="FFE599" w:themeFill="accent4" w:themeFillTint="66"/>
        </w:rPr>
        <w:t>objective</w:t>
      </w:r>
      <w:r w:rsidR="007335D1" w:rsidRPr="00833A98">
        <w:rPr>
          <w:shd w:val="clear" w:color="auto" w:fill="FFE599" w:themeFill="accent4" w:themeFillTint="66"/>
        </w:rPr>
        <w:t xml:space="preserve"> of this study is to </w:t>
      </w:r>
      <w:r w:rsidR="00AA7FF0" w:rsidRPr="00833A98">
        <w:rPr>
          <w:shd w:val="clear" w:color="auto" w:fill="FFE599" w:themeFill="accent4" w:themeFillTint="66"/>
        </w:rPr>
        <w:t>establish</w:t>
      </w:r>
      <w:r w:rsidR="007335D1" w:rsidRPr="00833A98">
        <w:rPr>
          <w:shd w:val="clear" w:color="auto" w:fill="FFE599" w:themeFill="accent4" w:themeFillTint="66"/>
        </w:rPr>
        <w:t xml:space="preserve"> an approach </w:t>
      </w:r>
      <w:r w:rsidR="00833A98">
        <w:rPr>
          <w:shd w:val="clear" w:color="auto" w:fill="FFE599" w:themeFill="accent4" w:themeFillTint="66"/>
        </w:rPr>
        <w:t>that can</w:t>
      </w:r>
      <w:r w:rsidR="007335D1" w:rsidRPr="00833A98">
        <w:rPr>
          <w:shd w:val="clear" w:color="auto" w:fill="FFE599" w:themeFill="accent4" w:themeFillTint="66"/>
        </w:rPr>
        <w:t xml:space="preserve"> </w:t>
      </w:r>
      <w:r>
        <w:rPr>
          <w:shd w:val="clear" w:color="auto" w:fill="FFE599" w:themeFill="accent4" w:themeFillTint="66"/>
        </w:rPr>
        <w:t>concurrently measure</w:t>
      </w:r>
      <w:r w:rsidR="007335D1" w:rsidRPr="00833A98">
        <w:rPr>
          <w:shd w:val="clear" w:color="auto" w:fill="FFE599" w:themeFill="accent4" w:themeFillTint="66"/>
        </w:rPr>
        <w:t xml:space="preserve"> both </w:t>
      </w:r>
      <w:r w:rsidRPr="00833A98">
        <w:rPr>
          <w:shd w:val="clear" w:color="auto" w:fill="FFE599" w:themeFill="accent4" w:themeFillTint="66"/>
        </w:rPr>
        <w:t xml:space="preserve">individual behavioural and </w:t>
      </w:r>
      <w:r w:rsidR="007335D1" w:rsidRPr="00833A98">
        <w:rPr>
          <w:shd w:val="clear" w:color="auto" w:fill="FFE599" w:themeFill="accent4" w:themeFillTint="66"/>
        </w:rPr>
        <w:t>troph</w:t>
      </w:r>
      <w:r w:rsidR="00AA7FF0" w:rsidRPr="00833A98">
        <w:rPr>
          <w:shd w:val="clear" w:color="auto" w:fill="FFE599" w:themeFill="accent4" w:themeFillTint="66"/>
        </w:rPr>
        <w:t>ic state variation in animals collected from wild populations</w:t>
      </w:r>
      <w:r w:rsidR="007335D1">
        <w:t xml:space="preserve">. </w:t>
      </w:r>
    </w:p>
    <w:p w14:paraId="010EEFC2" w14:textId="77777777" w:rsidR="00A706DA" w:rsidRDefault="00A706DA" w:rsidP="002371C8"/>
    <w:p w14:paraId="7C3567C0" w14:textId="1B113C41" w:rsidR="006B792E" w:rsidRDefault="0029383D" w:rsidP="002371C8">
      <w:pPr>
        <w:rPr>
          <w:shd w:val="clear" w:color="auto" w:fill="D9D9D9" w:themeFill="background1" w:themeFillShade="D9"/>
        </w:rPr>
      </w:pPr>
      <w:r w:rsidRPr="00833A98">
        <w:rPr>
          <w:shd w:val="clear" w:color="auto" w:fill="BDD6EE" w:themeFill="accent5" w:themeFillTint="66"/>
        </w:rPr>
        <w:t>Specific</w:t>
      </w:r>
      <w:r w:rsidR="00A706DA">
        <w:rPr>
          <w:shd w:val="clear" w:color="auto" w:fill="BDD6EE" w:themeFill="accent5" w:themeFillTint="66"/>
        </w:rPr>
        <w:t>ally</w:t>
      </w:r>
      <w:r w:rsidRPr="00833A98">
        <w:rPr>
          <w:shd w:val="clear" w:color="auto" w:fill="BDD6EE" w:themeFill="accent5" w:themeFillTint="66"/>
        </w:rPr>
        <w:t xml:space="preserve"> </w:t>
      </w:r>
      <w:r w:rsidR="00B87FB7" w:rsidRPr="00833A98">
        <w:rPr>
          <w:shd w:val="clear" w:color="auto" w:fill="BDD6EE" w:themeFill="accent5" w:themeFillTint="66"/>
        </w:rPr>
        <w:t>we sought to</w:t>
      </w:r>
      <w:r w:rsidR="00567FC4" w:rsidRPr="00833A98">
        <w:rPr>
          <w:shd w:val="clear" w:color="auto" w:fill="BDD6EE" w:themeFill="accent5" w:themeFillTint="66"/>
        </w:rPr>
        <w:t xml:space="preserve"> quantify among</w:t>
      </w:r>
      <w:r w:rsidR="00A706DA">
        <w:rPr>
          <w:shd w:val="clear" w:color="auto" w:fill="BDD6EE" w:themeFill="accent5" w:themeFillTint="66"/>
        </w:rPr>
        <w:t>-</w:t>
      </w:r>
      <w:r w:rsidR="00567FC4" w:rsidRPr="00833A98">
        <w:rPr>
          <w:shd w:val="clear" w:color="auto" w:fill="BDD6EE" w:themeFill="accent5" w:themeFillTint="66"/>
        </w:rPr>
        <w:t xml:space="preserve">individual variation in bold-exploratory behavioural traits and the trophic state in </w:t>
      </w:r>
      <w:proofErr w:type="gramStart"/>
      <w:r w:rsidR="00567FC4" w:rsidRPr="00833A98">
        <w:rPr>
          <w:shd w:val="clear" w:color="auto" w:fill="BDD6EE" w:themeFill="accent5" w:themeFillTint="66"/>
        </w:rPr>
        <w:t>an</w:t>
      </w:r>
      <w:proofErr w:type="gramEnd"/>
      <w:r w:rsidR="00567FC4" w:rsidRPr="00833A98">
        <w:rPr>
          <w:shd w:val="clear" w:color="auto" w:fill="BDD6EE" w:themeFill="accent5" w:themeFillTint="66"/>
        </w:rPr>
        <w:t xml:space="preserve"> </w:t>
      </w:r>
      <w:r w:rsidR="00A706DA" w:rsidRPr="00A706DA">
        <w:rPr>
          <w:shd w:val="clear" w:color="auto" w:fill="BDD6EE" w:themeFill="accent5" w:themeFillTint="66"/>
        </w:rPr>
        <w:t xml:space="preserve">well-established </w:t>
      </w:r>
      <w:r w:rsidR="00567FC4" w:rsidRPr="00833A98">
        <w:rPr>
          <w:shd w:val="clear" w:color="auto" w:fill="BDD6EE" w:themeFill="accent5" w:themeFillTint="66"/>
        </w:rPr>
        <w:t xml:space="preserve">wild goby population. We predicted that round gobies </w:t>
      </w:r>
      <w:r w:rsidR="00607A47" w:rsidRPr="00833A98">
        <w:rPr>
          <w:shd w:val="clear" w:color="auto" w:fill="BDD6EE" w:themeFill="accent5" w:themeFillTint="66"/>
        </w:rPr>
        <w:t xml:space="preserve">would </w:t>
      </w:r>
      <w:r w:rsidR="00567FC4" w:rsidRPr="00833A98">
        <w:rPr>
          <w:shd w:val="clear" w:color="auto" w:fill="BDD6EE" w:themeFill="accent5" w:themeFillTint="66"/>
        </w:rPr>
        <w:t>show among</w:t>
      </w:r>
      <w:r w:rsidR="00607A47" w:rsidRPr="00833A98">
        <w:rPr>
          <w:shd w:val="clear" w:color="auto" w:fill="BDD6EE" w:themeFill="accent5" w:themeFillTint="66"/>
        </w:rPr>
        <w:t>-</w:t>
      </w:r>
      <w:r w:rsidR="00567FC4" w:rsidRPr="00833A98">
        <w:rPr>
          <w:shd w:val="clear" w:color="auto" w:fill="BDD6EE" w:themeFill="accent5" w:themeFillTint="66"/>
        </w:rPr>
        <w:t xml:space="preserve">individual variation in behavioural variables in bold-exploratory assays (activity, edge use, and emergence-exploration latencies), as well as among-individual </w:t>
      </w:r>
      <w:r w:rsidR="00607A47" w:rsidRPr="00833A98">
        <w:rPr>
          <w:shd w:val="clear" w:color="auto" w:fill="BDD6EE" w:themeFill="accent5" w:themeFillTint="66"/>
        </w:rPr>
        <w:t>variation in trophic state (i.e. in δ13C and δ15N values)</w:t>
      </w:r>
      <w:r w:rsidR="00567FC4" w:rsidRPr="00833A98">
        <w:rPr>
          <w:shd w:val="clear" w:color="auto" w:fill="BDD6EE" w:themeFill="accent5" w:themeFillTint="66"/>
        </w:rPr>
        <w:t xml:space="preserve">. </w:t>
      </w:r>
      <w:r w:rsidR="00B87FB7">
        <w:t xml:space="preserve">We </w:t>
      </w:r>
      <w:r w:rsidR="00A706DA">
        <w:t xml:space="preserve">also </w:t>
      </w:r>
      <w:r w:rsidR="00B87FB7">
        <w:t xml:space="preserve">conducted </w:t>
      </w:r>
      <w:r w:rsidR="00607A47">
        <w:t xml:space="preserve">two exploratory </w:t>
      </w:r>
      <w:proofErr w:type="gramStart"/>
      <w:r w:rsidR="00607A47">
        <w:t>analysis</w:t>
      </w:r>
      <w:proofErr w:type="gramEnd"/>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w:t>
      </w:r>
      <w:r w:rsidR="00607A47" w:rsidRPr="00833A98">
        <w:rPr>
          <w:shd w:val="clear" w:color="auto" w:fill="F7CAAC" w:themeFill="accent2" w:themeFillTint="66"/>
        </w:rPr>
        <w:t>First, we</w:t>
      </w:r>
      <w:r w:rsidR="00B87FB7" w:rsidRPr="00833A98">
        <w:rPr>
          <w:shd w:val="clear" w:color="auto" w:fill="F7CAAC" w:themeFill="accent2" w:themeFillTint="66"/>
        </w:rPr>
        <w:t xml:space="preserve"> </w:t>
      </w:r>
      <w:r w:rsidR="00607A47" w:rsidRPr="00833A98">
        <w:rPr>
          <w:shd w:val="clear" w:color="auto" w:fill="F7CAAC" w:themeFill="accent2" w:themeFillTint="66"/>
        </w:rPr>
        <w:t>calculated correlations between individual isotopic values and round personality traits (i.e. those that show among-individual variation)</w:t>
      </w:r>
      <w:r w:rsidR="00A706DA">
        <w:rPr>
          <w:shd w:val="clear" w:color="auto" w:fill="F7CAAC" w:themeFill="accent2" w:themeFillTint="66"/>
        </w:rPr>
        <w:t>,</w:t>
      </w:r>
      <w:r w:rsidR="00801028" w:rsidRPr="00833A98">
        <w:rPr>
          <w:shd w:val="clear" w:color="auto" w:fill="F7CAAC" w:themeFill="accent2" w:themeFillTint="66"/>
        </w:rPr>
        <w:t xml:space="preserve"> to identify</w:t>
      </w:r>
      <w:r w:rsidR="00A706DA">
        <w:rPr>
          <w:shd w:val="clear" w:color="auto" w:fill="F7CAAC" w:themeFill="accent2" w:themeFillTint="66"/>
        </w:rPr>
        <w:t xml:space="preserve"> if any specific </w:t>
      </w:r>
      <w:r w:rsidR="00801028" w:rsidRPr="00833A98">
        <w:rPr>
          <w:shd w:val="clear" w:color="auto" w:fill="F7CAAC" w:themeFill="accent2" w:themeFillTint="66"/>
        </w:rPr>
        <w:t xml:space="preserve">traits </w:t>
      </w:r>
      <w:r w:rsidR="00A706DA">
        <w:rPr>
          <w:shd w:val="clear" w:color="auto" w:fill="F7CAAC" w:themeFill="accent2" w:themeFillTint="66"/>
        </w:rPr>
        <w:t>area</w:t>
      </w:r>
      <w:r w:rsidR="00801028" w:rsidRPr="00833A98">
        <w:rPr>
          <w:shd w:val="clear" w:color="auto" w:fill="F7CAAC" w:themeFill="accent2" w:themeFillTint="66"/>
        </w:rPr>
        <w:t xml:space="preserve"> </w:t>
      </w:r>
      <w:r w:rsidR="00A706DA">
        <w:rPr>
          <w:shd w:val="clear" w:color="auto" w:fill="F7CAAC" w:themeFill="accent2" w:themeFillTint="66"/>
        </w:rPr>
        <w:t>linked</w:t>
      </w:r>
      <w:r w:rsidR="00801028" w:rsidRPr="00833A98">
        <w:rPr>
          <w:shd w:val="clear" w:color="auto" w:fill="F7CAAC" w:themeFill="accent2" w:themeFillTint="66"/>
        </w:rPr>
        <w:t xml:space="preserve"> to their trophic interaction</w:t>
      </w:r>
      <w:r w:rsidR="00A706DA">
        <w:rPr>
          <w:shd w:val="clear" w:color="auto" w:fill="F7CAAC" w:themeFill="accent2" w:themeFillTint="66"/>
        </w:rPr>
        <w:t>s</w:t>
      </w:r>
      <w:r w:rsidR="00607A47">
        <w:t xml:space="preserve">. </w:t>
      </w:r>
      <w:r w:rsidR="00607A47" w:rsidRPr="00833A98">
        <w:rPr>
          <w:shd w:val="clear" w:color="auto" w:fill="D9D9D9" w:themeFill="background1" w:themeFillShade="D9"/>
        </w:rPr>
        <w:t>Second, we use</w:t>
      </w:r>
      <w:r w:rsidR="00801028" w:rsidRPr="00833A98">
        <w:rPr>
          <w:shd w:val="clear" w:color="auto" w:fill="D9D9D9" w:themeFill="background1" w:themeFillShade="D9"/>
        </w:rPr>
        <w:t xml:space="preserve"> stable</w:t>
      </w:r>
      <w:r w:rsidR="00607A47" w:rsidRPr="00833A98">
        <w:rPr>
          <w:shd w:val="clear" w:color="auto" w:fill="D9D9D9" w:themeFill="background1" w:themeFillShade="D9"/>
        </w:rPr>
        <w:t xml:space="preserve"> isotopic analysis </w:t>
      </w:r>
      <w:r w:rsidR="002371C8" w:rsidRPr="00833A98">
        <w:rPr>
          <w:shd w:val="clear" w:color="auto" w:fill="D9D9D9" w:themeFill="background1" w:themeFillShade="D9"/>
        </w:rPr>
        <w:t xml:space="preserve">(‘SIA’) </w:t>
      </w:r>
      <w:r w:rsidR="00607A47" w:rsidRPr="00833A98">
        <w:rPr>
          <w:shd w:val="clear" w:color="auto" w:fill="D9D9D9" w:themeFill="background1" w:themeFillShade="D9"/>
        </w:rPr>
        <w:t xml:space="preserve">of round goby prey species and mixing models to quantify the relative contributions of prey taxa to round goby </w:t>
      </w:r>
      <w:proofErr w:type="gramStart"/>
      <w:r w:rsidR="00607A47" w:rsidRPr="00833A98">
        <w:rPr>
          <w:shd w:val="clear" w:color="auto" w:fill="D9D9D9" w:themeFill="background1" w:themeFillShade="D9"/>
        </w:rPr>
        <w:t>diets, and</w:t>
      </w:r>
      <w:proofErr w:type="gramEnd"/>
      <w:r w:rsidR="00607A47" w:rsidRPr="00833A98">
        <w:rPr>
          <w:shd w:val="clear" w:color="auto" w:fill="D9D9D9" w:themeFill="background1" w:themeFillShade="D9"/>
        </w:rPr>
        <w:t xml:space="preserve"> explore how individual behavioural variation may </w:t>
      </w:r>
      <w:r w:rsidR="00801028" w:rsidRPr="00833A98">
        <w:rPr>
          <w:shd w:val="clear" w:color="auto" w:fill="D9D9D9" w:themeFill="background1" w:themeFillShade="D9"/>
        </w:rPr>
        <w:t>affect the round gobies impacts on prey</w:t>
      </w:r>
      <w:r w:rsidR="00607A47" w:rsidRPr="00833A98">
        <w:rPr>
          <w:shd w:val="clear" w:color="auto" w:fill="D9D9D9" w:themeFill="background1" w:themeFillShade="D9"/>
        </w:rPr>
        <w:t>.</w:t>
      </w:r>
      <w:r w:rsidR="009C02FC">
        <w:rPr>
          <w:shd w:val="clear" w:color="auto" w:fill="D9D9D9" w:themeFill="background1" w:themeFillShade="D9"/>
        </w:rPr>
        <w:tab/>
      </w:r>
    </w:p>
    <w:p w14:paraId="40E37A28" w14:textId="77777777" w:rsidR="00A706DA" w:rsidRDefault="00A706DA" w:rsidP="002371C8"/>
    <w:p w14:paraId="4D992CFB" w14:textId="23C89780" w:rsidR="006B792E" w:rsidRPr="00F70C37" w:rsidRDefault="00552D36" w:rsidP="00F47B6B">
      <w:pPr>
        <w:pStyle w:val="Heading2"/>
      </w:pPr>
      <w:r>
        <w:t>Methods</w:t>
      </w:r>
    </w:p>
    <w:p w14:paraId="002240F3" w14:textId="38CF0F93" w:rsidR="00F460CE" w:rsidRPr="001F37CB" w:rsidRDefault="00F460CE" w:rsidP="0038592C">
      <w:pPr>
        <w:pStyle w:val="Heading3"/>
      </w:pPr>
      <w:r w:rsidRPr="001F37CB">
        <w:t>Field Sampling</w:t>
      </w:r>
    </w:p>
    <w:p w14:paraId="35B416B5" w14:textId="37A37604" w:rsidR="00903E64" w:rsidRPr="007F2BE6" w:rsidRDefault="00A706DA" w:rsidP="00903E64">
      <w:r>
        <w:t>R</w:t>
      </w:r>
      <w:r w:rsidR="00F70C37" w:rsidRPr="00F70C37">
        <w:t xml:space="preserve">ound gobies and their potential prey </w:t>
      </w:r>
      <w:r w:rsidR="00BA758D">
        <w:t>items</w:t>
      </w:r>
      <w:r w:rsidR="00F70C37" w:rsidRPr="00F70C37">
        <w:t xml:space="preserve"> were sampled from a shallow brackish estuary (</w:t>
      </w:r>
      <w:proofErr w:type="spellStart"/>
      <w:r w:rsidR="00F70C37" w:rsidRPr="00F70C37">
        <w:t>Guldborgsund</w:t>
      </w:r>
      <w:proofErr w:type="spellEnd"/>
      <w:r w:rsidR="00F70C37" w:rsidRPr="00F70C37">
        <w:t>, 54.69645°, 11.84067</w:t>
      </w:r>
      <w:r w:rsidR="00955D57">
        <w:t>°</w:t>
      </w:r>
      <w:r w:rsidR="00BA758D">
        <w:t>, from</w:t>
      </w:r>
      <w:r w:rsidR="00BA758D" w:rsidRPr="00F70C37">
        <w:t xml:space="preserve"> 16-17</w:t>
      </w:r>
      <w:r w:rsidR="00BA758D">
        <w:t>th</w:t>
      </w:r>
      <w:r w:rsidR="00BA758D" w:rsidRPr="00F70C37">
        <w:t xml:space="preserve"> June 2020</w:t>
      </w:r>
      <w:r w:rsidR="00F70C37" w:rsidRPr="00F70C37">
        <w:t xml:space="preserve">). </w:t>
      </w:r>
      <w:proofErr w:type="spellStart"/>
      <w:r w:rsidR="00F70C37" w:rsidRPr="00F70C37">
        <w:t>Guldborgsund</w:t>
      </w:r>
      <w:proofErr w:type="spellEnd"/>
      <w:r w:rsidR="00F70C37" w:rsidRPr="00F70C37">
        <w:t xml:space="preserve"> is one of the first Danish marine areas</w:t>
      </w:r>
      <w:r w:rsidR="00BA758D">
        <w:t xml:space="preserve"> to be</w:t>
      </w:r>
      <w:r w:rsidR="00F70C37" w:rsidRPr="00F70C37">
        <w:t xml:space="preserve"> invaded by the round g</w:t>
      </w:r>
      <w:r>
        <w:t>oby, first being observed ~2009</w:t>
      </w:r>
      <w:r w:rsidR="00BA758D">
        <w:t xml:space="preserve">. </w:t>
      </w:r>
      <w:r w:rsidR="00BA758D">
        <w:lastRenderedPageBreak/>
        <w:t>Therefore can be considered</w:t>
      </w:r>
      <w:r>
        <w:t xml:space="preserve"> a</w:t>
      </w:r>
      <w:r w:rsidR="00F70C37" w:rsidRPr="00F70C37">
        <w:t xml:space="preserve"> well-established</w:t>
      </w:r>
      <w:r>
        <w:t xml:space="preserve"> </w:t>
      </w:r>
      <w:r w:rsidR="00BA0A78">
        <w:t xml:space="preserve">self-sustaining </w:t>
      </w:r>
      <w:r>
        <w:t>population</w:t>
      </w:r>
      <w:r w:rsidR="00BA758D">
        <w:t>,</w:t>
      </w:r>
      <w:r w:rsidR="00AA7FF0">
        <w:t xml:space="preserve"> which </w:t>
      </w:r>
      <w:r w:rsidR="00BA758D">
        <w:t>are</w:t>
      </w:r>
      <w:r w:rsidR="00F70C37" w:rsidRPr="00F70C37">
        <w:t xml:space="preserve"> characte</w:t>
      </w:r>
      <w:r w:rsidR="00AA7FF0">
        <w:t>rised by high population densities where</w:t>
      </w:r>
      <w:r w:rsidR="00F70C37" w:rsidRPr="00F70C37">
        <w:t xml:space="preserve"> </w:t>
      </w:r>
      <w:r w:rsidR="00BA0A78">
        <w:t xml:space="preserve">round gobies are </w:t>
      </w:r>
      <w:r w:rsidR="00F70C37" w:rsidRPr="00F70C37">
        <w:t>likely to experience strong intraspecific competition</w:t>
      </w:r>
      <w:r w:rsidR="00F70C37">
        <w:t xml:space="preserve"> </w:t>
      </w:r>
      <w:r w:rsidR="00F70C37" w:rsidRPr="00F70C37">
        <w:fldChar w:fldCharType="begin"/>
      </w:r>
      <w:r w:rsidR="00F110AC">
        <w:instrText xml:space="preserve"> ADDIN ZOTERO_ITEM CSL_CITATION {"citationID":"9L33KxOe","properties":{"formattedCitation":"(Azour et al., 2015)","plainCitation":"(Azour et al., 2015)","noteIndex":0},"citationItems":[{"id":4273,"uris":["http://zotero.org/users/5224473/items/DEAFPSYB"],"uri":["http://zotero.org/users/5224473/items/DEAFPSYB"],"itemData":{"id":4273,"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00F70C37" w:rsidRPr="00F70C37">
        <w:fldChar w:fldCharType="separate"/>
      </w:r>
      <w:r w:rsidR="00F70C37" w:rsidRPr="00F70C37">
        <w:t>(Azour et al., 2015)</w:t>
      </w:r>
      <w:r w:rsidR="00F70C37" w:rsidRPr="00F70C37">
        <w:fldChar w:fldCharType="end"/>
      </w:r>
      <w:r w:rsidR="00BA0A78">
        <w:t xml:space="preserve">. </w:t>
      </w:r>
      <w:r w:rsidR="00BA0A78">
        <w:rPr>
          <w:iCs/>
        </w:rPr>
        <w:t>Sampling took place</w:t>
      </w:r>
      <w:r w:rsidR="00F70C37">
        <w:t xml:space="preserve"> </w:t>
      </w:r>
      <w:r w:rsidR="00361CAF">
        <w:rPr>
          <w:iCs/>
        </w:rPr>
        <w:t xml:space="preserve">over a </w:t>
      </w:r>
      <w:proofErr w:type="gramStart"/>
      <w:r w:rsidR="00361CAF">
        <w:t>2 ha</w:t>
      </w:r>
      <w:proofErr w:type="gramEnd"/>
      <w:r w:rsidR="00BA758D">
        <w:t xml:space="preserve"> area of coastal habitat</w:t>
      </w:r>
      <w:r w:rsidR="00361CAF">
        <w:t xml:space="preserve"> (100 x 200 m, depth &lt; 2.0 m</w:t>
      </w:r>
      <w:r w:rsidR="00BA758D">
        <w:t xml:space="preserve">, </w:t>
      </w:r>
      <w:r w:rsidR="003058F9">
        <w:t>sandy and scattered-boulder substrate,</w:t>
      </w:r>
      <w:r w:rsidR="003058F9" w:rsidRPr="007F3FA1">
        <w:rPr>
          <w:highlight w:val="magenta"/>
        </w:rPr>
        <w:t xml:space="preserve"> </w:t>
      </w:r>
      <w:r w:rsidR="00BA758D" w:rsidRPr="007F3FA1">
        <w:rPr>
          <w:highlight w:val="magenta"/>
        </w:rPr>
        <w:t>see supplementary materials S1</w:t>
      </w:r>
      <w:r w:rsidR="00BA758D">
        <w:t>)</w:t>
      </w:r>
      <w:r w:rsidR="00F110AC">
        <w:t xml:space="preserve">. </w:t>
      </w:r>
      <w:r w:rsidR="001B1A0D">
        <w:t xml:space="preserve">This area is an ideal habitat for this species due to both the </w:t>
      </w:r>
      <w:r w:rsidR="003058F9">
        <w:t xml:space="preserve">abundance of </w:t>
      </w:r>
      <w:r w:rsidR="00F110AC">
        <w:t xml:space="preserve">their </w:t>
      </w:r>
      <w:r w:rsidR="003058F9">
        <w:t xml:space="preserve">preferred </w:t>
      </w:r>
      <w:r w:rsidR="00F110AC">
        <w:t>prey</w:t>
      </w:r>
      <w:r w:rsidR="003058F9">
        <w:t xml:space="preserve"> items (e.g. gastropods and </w:t>
      </w:r>
      <w:proofErr w:type="spellStart"/>
      <w:r w:rsidR="003058F9">
        <w:t>bivavles</w:t>
      </w:r>
      <w:proofErr w:type="spellEnd"/>
      <w:r w:rsidR="00F110AC">
        <w:t xml:space="preserve">; </w:t>
      </w:r>
      <w:r w:rsidR="00F110AC">
        <w:fldChar w:fldCharType="begin"/>
      </w:r>
      <w:r w:rsidR="00F110AC">
        <w:instrText xml:space="preserve"> ADDIN ZOTERO_ITEM CSL_CITATION {"citationID":"jW4NJ1Ag","properties":{"formattedCitation":"(van Deurs et al., 2021)","plainCitation":"(van Deurs et al., 2021)","noteIndex":0},"citationItems":[{"id":8395,"uris":["http://zotero.org/groups/4675759/items/5F4PQDBG"],"uri":["http://zotero.org/groups/4675759/items/5F4PQDBG"],"itemData":{"id":8395,"type":"article-journal","archive":"Scopus","container-title":"NeoBiota","DOI":"10.3897/neobiota.68.67340","page":"19-30","title":"Impacts of the invasive round goby (Neogobius melanostomus) on benthic invertebrate fauna: a case study from the Baltic Sea","volume":"68","author":[{"family":"Deurs","given":"M.","non-dropping-particle":"van"},{"family":"Moran","given":"N.P."},{"family":"Plet-Hansen","given":"K.S."},{"family":"Dinesen","given":"G.E."},{"family":"Azour","given":"F."},{"family":"Carl","given":"H."},{"family":"M</w:instrText>
      </w:r>
      <w:r w:rsidR="00F110AC">
        <w:rPr>
          <w:rFonts w:ascii="Cambria Math" w:hAnsi="Cambria Math" w:cs="Cambria Math"/>
        </w:rPr>
        <w:instrText>⊘</w:instrText>
      </w:r>
      <w:r w:rsidR="00F110AC">
        <w:instrText xml:space="preserve">ller","given":"P.R."},{"family":"Behrens","given":"J.W."}],"issued":{"date-parts":[["2021"]]}}}],"schema":"https://github.com/citation-style-language/schema/raw/master/csl-citation.json"} </w:instrText>
      </w:r>
      <w:r w:rsidR="00F110AC">
        <w:fldChar w:fldCharType="separate"/>
      </w:r>
      <w:r w:rsidR="00F110AC" w:rsidRPr="00F110AC">
        <w:t>van Deurs et al., 2021)</w:t>
      </w:r>
      <w:r w:rsidR="00F110AC">
        <w:fldChar w:fldCharType="end"/>
      </w:r>
      <w:r w:rsidR="00F110AC">
        <w:t xml:space="preserve">, and because they show </w:t>
      </w:r>
      <w:r w:rsidR="001B1A0D">
        <w:t xml:space="preserve">can </w:t>
      </w:r>
      <w:r w:rsidR="00F110AC">
        <w:t>high site affinity around rocky structures</w:t>
      </w:r>
      <w:r w:rsidR="001B1A0D">
        <w:t xml:space="preserve"> as a source of shelter, food and nesting sites</w:t>
      </w:r>
      <w:r w:rsidR="00F110AC">
        <w:t xml:space="preserve"> </w:t>
      </w:r>
      <w:r w:rsidR="00F110AC">
        <w:fldChar w:fldCharType="begin"/>
      </w:r>
      <w:r w:rsidR="00F110AC">
        <w:instrText xml:space="preserve"> ADDIN ZOTERO_ITEM CSL_CITATION {"citationID":"l6XQbe2w","properties":{"formattedCitation":"(Lynch and Mensinger, 2012; Christoffersen et al., 2019)","plainCitation":"(Lynch and Mensinger, 2012; Christoffersen et al., 2019)","noteIndex":0},"citationItems":[{"id":5975,"uris":["http://zotero.org/users/5224473/items/IRZL4FW4"],"uri":["http://zotero.org/users/5224473/items/IRZL4FW4"],"itemData":{"id":5975,"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4271,"uris":["http://zotero.org/users/5224473/items/TUQ7Y262"],"uri":["http://zotero.org/users/5224473/items/TUQ7Y262"],"itemData":{"id":4271,"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F110AC">
        <w:fldChar w:fldCharType="separate"/>
      </w:r>
      <w:r w:rsidR="00F110AC" w:rsidRPr="00B930AF">
        <w:t>(Lynch and Mensinger, 2012; Christoffersen et al., 2019)</w:t>
      </w:r>
      <w:r w:rsidR="00F110AC">
        <w:fldChar w:fldCharType="end"/>
      </w:r>
      <w:r w:rsidR="00F110AC">
        <w:t xml:space="preserve">. Round gobies </w:t>
      </w:r>
      <w:r w:rsidR="001B1A0D">
        <w:t>are most active in coastal and inlet areas</w:t>
      </w:r>
      <w:r w:rsidR="00BA758D">
        <w:t xml:space="preserve"> </w:t>
      </w:r>
      <w:r w:rsidR="003473D9">
        <w:t>over the Spring-Summer breeding period</w:t>
      </w:r>
      <w:r w:rsidR="001B1A0D">
        <w:t>, and particularly from April to June in the south-eastern Baltic region</w:t>
      </w:r>
      <w:r w:rsidR="003473D9">
        <w:t xml:space="preserve"> </w:t>
      </w:r>
      <w:r w:rsidR="003473D9">
        <w:fldChar w:fldCharType="begin"/>
      </w:r>
      <w:r w:rsidR="001B1A0D">
        <w:instrText xml:space="preserve"> ADDIN ZOTERO_ITEM CSL_CITATION {"citationID":"1DTY21JG","properties":{"formattedCitation":"(Marentette et al., 2011; Brauer et al., 2020)","plainCitation":"(Marentette et al., 2011; Brauer et al., 2020)","noteIndex":0},"citationItems":[{"id":4265,"uris":["http://zotero.org/users/5224473/items/U5X5B4XK"],"uri":["http://zotero.org/users/5224473/items/U5X5B4XK"],"itemData":{"id":4265,"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id":3977,"uris":["http://zotero.org/users/5224473/items/CJPEFTC3"],"uri":["http://zotero.org/users/5224473/items/CJPEFTC3"],"itemData":{"id":3977,"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473D9">
        <w:fldChar w:fldCharType="separate"/>
      </w:r>
      <w:r w:rsidR="001B1A0D" w:rsidRPr="001B1A0D">
        <w:t>(Marentette et al., 2011; Brauer et al., 2020)</w:t>
      </w:r>
      <w:r w:rsidR="003473D9">
        <w:fldChar w:fldCharType="end"/>
      </w:r>
      <w:r w:rsidR="001B1A0D">
        <w:t xml:space="preserve">. </w:t>
      </w:r>
      <w:r w:rsidR="00903E64">
        <w:t xml:space="preserve">As isotopic variation in soft tissues </w:t>
      </w:r>
      <w:r w:rsidR="005761BA">
        <w:t xml:space="preserve">generally </w:t>
      </w:r>
      <w:r w:rsidR="00903E64">
        <w:t xml:space="preserve">reflects diet over several weeks up to months </w:t>
      </w:r>
      <w:r w:rsidR="00903E64">
        <w:fldChar w:fldCharType="begin"/>
      </w:r>
      <w:r w:rsidR="00903E64">
        <w:instrText xml:space="preserve"> ADDIN ZOTERO_ITEM CSL_CITATION {"citationID":"SHkc3ebx","properties":{"formattedCitation":"(Thomas and Crowther, 2015)","plainCitation":"(Thomas and Crowther, 2015)","noteIndex":0},"citationItems":[{"id":4907,"uris":["http://zotero.org/users/5224473/items/2R25IH5U"],"uri":["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00903E64">
        <w:fldChar w:fldCharType="separate"/>
      </w:r>
      <w:r w:rsidR="00903E64" w:rsidRPr="00903E64">
        <w:t>(Thomas and Crowther, 2015)</w:t>
      </w:r>
      <w:r w:rsidR="00903E64">
        <w:fldChar w:fldCharType="end"/>
      </w:r>
      <w:r w:rsidR="00903E64">
        <w:t>, we</w:t>
      </w:r>
      <w:r w:rsidR="00903E64" w:rsidRPr="00223CBF">
        <w:t xml:space="preserve"> assume</w:t>
      </w:r>
      <w:r w:rsidR="005761BA">
        <w:t xml:space="preserve"> here</w:t>
      </w:r>
      <w:r w:rsidR="00903E64" w:rsidRPr="00223CBF">
        <w:t xml:space="preserve"> that variation </w:t>
      </w:r>
      <w:r w:rsidR="00903E64">
        <w:t>in round goby tissue collected in June will be primarily linked to</w:t>
      </w:r>
      <w:r w:rsidR="00903E64" w:rsidRPr="00223CBF">
        <w:t xml:space="preserve"> their</w:t>
      </w:r>
      <w:r w:rsidR="00903E64">
        <w:t xml:space="preserve"> local</w:t>
      </w:r>
      <w:r w:rsidR="00903E64" w:rsidRPr="00223CBF">
        <w:t xml:space="preserve"> diet within </w:t>
      </w:r>
      <w:r w:rsidR="00903E64">
        <w:t>the estuary.</w:t>
      </w:r>
    </w:p>
    <w:p w14:paraId="02D21BEF" w14:textId="5D6E1309" w:rsidR="00361CAF" w:rsidRDefault="00361CAF" w:rsidP="002371C8"/>
    <w:p w14:paraId="62DD1E9A" w14:textId="3B3E6E35" w:rsidR="00361CAF" w:rsidRDefault="00BA0A78" w:rsidP="002371C8">
      <w:r>
        <w:t>Round gobies</w:t>
      </w:r>
      <w:r w:rsidR="00E05137">
        <w:t xml:space="preserve"> were collected using a combination of </w:t>
      </w:r>
      <w:r w:rsidR="003E6FCC">
        <w:t xml:space="preserve">fyke nets, </w:t>
      </w:r>
      <w:r w:rsidR="00F45A19">
        <w:t xml:space="preserve">and </w:t>
      </w:r>
      <w:commentRangeStart w:id="6"/>
      <w:r w:rsidR="003E6FCC">
        <w:t xml:space="preserve">baited </w:t>
      </w:r>
      <w:commentRangeEnd w:id="6"/>
      <w:r w:rsidR="00920F98">
        <w:rPr>
          <w:rStyle w:val="CommentReference"/>
        </w:rPr>
        <w:commentReference w:id="6"/>
      </w:r>
      <w:r w:rsidR="005761BA">
        <w:t xml:space="preserve">box </w:t>
      </w:r>
      <w:r w:rsidR="00F45A19">
        <w:t xml:space="preserve">and cylinder </w:t>
      </w:r>
      <w:r w:rsidR="003E6FCC">
        <w:t>traps</w:t>
      </w:r>
      <w:r w:rsidR="00F45A19">
        <w:t xml:space="preserve">, which were deployed in eight replicate </w:t>
      </w:r>
      <w:r w:rsidR="00095E41">
        <w:t>sets of nets for 24 hours even</w:t>
      </w:r>
      <w:r w:rsidR="00A85CBA">
        <w:t>ly</w:t>
      </w:r>
      <w:r w:rsidR="00095E41">
        <w:t xml:space="preserve"> spaced across the sampling area (</w:t>
      </w:r>
      <w:r w:rsidR="007F3FA1">
        <w:t xml:space="preserve">for further details </w:t>
      </w:r>
      <w:r w:rsidR="007F3FA1" w:rsidRPr="007F3FA1">
        <w:rPr>
          <w:highlight w:val="magenta"/>
        </w:rPr>
        <w:t>see supplementary materials S1</w:t>
      </w:r>
      <w:r w:rsidR="00095E41">
        <w:t xml:space="preserve">). Multiple </w:t>
      </w:r>
      <w:r w:rsidR="00F45A19">
        <w:t>net types</w:t>
      </w:r>
      <w:r w:rsidR="00095E41">
        <w:t xml:space="preserve"> methods were used</w:t>
      </w:r>
      <w:r w:rsidR="003E6FCC">
        <w:t xml:space="preserve"> to minimise personality biased sampling </w:t>
      </w:r>
      <w:r w:rsidR="003E6FCC">
        <w:fldChar w:fldCharType="begin"/>
      </w:r>
      <w:r w:rsidR="00F110AC">
        <w:instrText xml:space="preserve"> ADDIN ZOTERO_ITEM CSL_CITATION {"citationID":"55NA4g9G","properties":{"formattedCitation":"(Biro and Dingemanse, 2009; Michelangeli et al., 2016)","plainCitation":"(Biro and Dingemanse, 2009; Michelangeli et al., 2016)","noteIndex":0},"citationItems":[{"id":5981,"uris":["http://zotero.org/users/5224473/items/JJ7UYF9J"],"uri":["http://zotero.org/users/5224473/items/JJ7UYF9J"],"itemData":{"id":5981,"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978,"uris":["http://zotero.org/users/5224473/items/ZALX9F4E"],"uri":["http://zotero.org/users/5224473/items/ZALX9F4E"],"itemData":{"id":59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Biro and Dingemanse, 2009; Michelangeli et al., 2016)</w:t>
      </w:r>
      <w:r w:rsidR="003E6FCC">
        <w:fldChar w:fldCharType="end"/>
      </w:r>
      <w:r w:rsidR="00F45A19">
        <w:t>, and</w:t>
      </w:r>
      <w:r w:rsidR="003E6FCC">
        <w:t xml:space="preserve"> </w:t>
      </w:r>
      <w:r w:rsidR="00F45A19">
        <w:t>a</w:t>
      </w:r>
      <w:r w:rsidR="003E6FCC">
        <w:t xml:space="preserve">ctive sampling via push nets </w:t>
      </w:r>
      <w:r w:rsidR="00A85CBA">
        <w:t>and large dip nets</w:t>
      </w:r>
      <w:r w:rsidR="003E6FCC">
        <w:t xml:space="preserve"> was also attempted </w:t>
      </w:r>
      <w:r w:rsidR="008952AB">
        <w:t>unsuccessful</w:t>
      </w:r>
      <w:r w:rsidR="00F45A19">
        <w:t>ly. Nonetheless</w:t>
      </w:r>
      <w:r w:rsidR="008952AB">
        <w:t xml:space="preserve"> passive sampling alone has previously performed well at capturing unbiased samples in round gobies </w:t>
      </w:r>
      <w:r>
        <w:t xml:space="preserve">(e.g. </w:t>
      </w:r>
      <w:r w:rsidR="008952AB">
        <w:fldChar w:fldCharType="begin"/>
      </w:r>
      <w:r w:rsidR="00F110AC">
        <w:instrText xml:space="preserve"> ADDIN ZOTERO_ITEM CSL_CITATION {"citationID":"GW9tXbDK","properties":{"formattedCitation":"(Thorlacius et al., 2015)","plainCitation":"(Thorlacius et al., 2015)","noteIndex":0},"citationItems":[{"id":4243,"uris":["http://zotero.org/users/5224473/items/HZXQNCHD"],"uri":["http://zotero.org/users/5224473/items/HZXQNCHD"],"itemData":{"id":4243,"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8952AB" w:rsidRPr="008952AB">
        <w:t>Thorlacius et al., 2015)</w:t>
      </w:r>
      <w:r w:rsidR="008952AB">
        <w:fldChar w:fldCharType="end"/>
      </w:r>
      <w:r w:rsidR="003E6FCC">
        <w:t xml:space="preserve">. </w:t>
      </w:r>
      <w:r w:rsidR="00C635B8">
        <w:t xml:space="preserve">Fish </w:t>
      </w:r>
      <w:r w:rsidR="00F45A19">
        <w:t>above</w:t>
      </w:r>
      <w:r w:rsidR="00C635B8">
        <w:t xml:space="preserve"> 80 mm total length (TL) were targeted, as round gobies above this size have developed the </w:t>
      </w:r>
      <w:r w:rsidR="00F66907">
        <w:t xml:space="preserve">adult </w:t>
      </w:r>
      <w:r w:rsidR="00C635B8">
        <w:t>morphological features required for feeding on</w:t>
      </w:r>
      <w:r w:rsidR="00F45A19">
        <w:t xml:space="preserve"> </w:t>
      </w:r>
      <w:proofErr w:type="spellStart"/>
      <w:r w:rsidR="00C635B8">
        <w:t>hardbodied</w:t>
      </w:r>
      <w:proofErr w:type="spellEnd"/>
      <w:r w:rsidR="00C635B8">
        <w:t xml:space="preserve"> prey </w:t>
      </w:r>
      <w:r w:rsidR="00095E41">
        <w:t>items</w:t>
      </w:r>
      <w:r w:rsidR="00F45A19">
        <w:t>, which comprise a large part of their adult diet</w:t>
      </w:r>
      <w:r w:rsidR="00095E41">
        <w:t xml:space="preserve"> </w:t>
      </w:r>
      <w:r w:rsidR="00C635B8">
        <w:fldChar w:fldCharType="begin"/>
      </w:r>
      <w:r w:rsidR="00F110AC">
        <w:instrText xml:space="preserve"> ADDIN ZOTERO_ITEM CSL_CITATION {"citationID":"obPQbTWx","properties":{"formattedCitation":"(Andraso et al., 2011)","plainCitation":"(Andraso et al., 2011)","noteIndex":0},"citationItems":[{"id":4850,"uris":["http://zotero.org/users/5224473/items/FJ28J7UL"],"uri":["http://zotero.org/users/5224473/items/FJ28J7UL"],"itemData":{"id":4850,"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F45A19">
        <w:t>. Therefore</w:t>
      </w:r>
      <w:r w:rsidR="00095E41">
        <w:t xml:space="preserve"> so that any trophic variation </w:t>
      </w:r>
      <w:r w:rsidR="00F45A19">
        <w:t xml:space="preserve">observed here </w:t>
      </w:r>
      <w:r w:rsidR="00095E41">
        <w:t xml:space="preserve">is </w:t>
      </w:r>
      <w:r w:rsidR="00F45A19">
        <w:t>unlikely to be</w:t>
      </w:r>
      <w:r w:rsidR="00095E41">
        <w:t xml:space="preserve"> linked to this ontogenetic </w:t>
      </w:r>
      <w:r w:rsidR="00AF2FA8">
        <w:t>transition.</w:t>
      </w:r>
    </w:p>
    <w:p w14:paraId="3526FE01" w14:textId="77777777" w:rsidR="00625A40" w:rsidRPr="007F2BE6" w:rsidRDefault="00625A40" w:rsidP="002371C8"/>
    <w:p w14:paraId="33EB4F6B" w14:textId="64CDC7AE" w:rsidR="00625A40" w:rsidRDefault="00625A40" w:rsidP="002371C8">
      <w:r w:rsidRPr="007F2BE6">
        <w:t xml:space="preserve">Fish </w:t>
      </w:r>
      <w:r w:rsidR="005D01F0">
        <w:t xml:space="preserve">(n = 55) </w:t>
      </w:r>
      <w:r w:rsidRPr="007F2BE6">
        <w:t xml:space="preserve">were transported to DTU Aqua fish stable facility (Lyngby, Denmark) and maintained under in a </w:t>
      </w:r>
      <w:r w:rsidR="008952AB">
        <w:t>12:12 hr</w:t>
      </w:r>
      <w:r w:rsidRPr="007F2BE6">
        <w:t xml:space="preserve"> </w:t>
      </w:r>
      <w:proofErr w:type="spellStart"/>
      <w:proofErr w:type="gramStart"/>
      <w:r w:rsidR="008952AB">
        <w:t>light</w:t>
      </w:r>
      <w:r w:rsidRPr="007F2BE6">
        <w:t>:</w:t>
      </w:r>
      <w:r w:rsidR="008952AB">
        <w:t>dark</w:t>
      </w:r>
      <w:proofErr w:type="spellEnd"/>
      <w:proofErr w:type="gramEnd"/>
      <w:r w:rsidRPr="007F2BE6">
        <w:t xml:space="preserve"> cycle, at 10 ± 1 °C and 16 ± 1 ppt salinity, 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Laboratory salinity is within the natural range of the source </w:t>
      </w:r>
      <w:r w:rsidRPr="00AA1318">
        <w:t>location</w:t>
      </w:r>
      <w:r w:rsidR="008952AB" w:rsidRPr="00AA1318">
        <w:t xml:space="preserve"> </w:t>
      </w:r>
      <w:r w:rsidR="008952AB" w:rsidRPr="00AA1318">
        <w:fldChar w:fldCharType="begin"/>
      </w:r>
      <w:r w:rsidR="00F110AC">
        <w:instrText xml:space="preserve"> ADDIN ZOTERO_ITEM CSL_CITATION {"citationID":"d0W1TFL9","properties":{"formattedCitation":"(Feistel et al., 2010)","plainCitation":"(Feistel et al., 2010)","noteIndex":0},"citationItems":[{"id":5207,"uris":["http://zotero.org/users/5224473/items/DSV9W8QI"],"uri":["http://zotero.org/users/5224473/items/DSV9W8QI"],"itemData":{"id":5207,"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009D56BC">
        <w:t xml:space="preserve"> is</w:t>
      </w:r>
      <w:r w:rsidR="00BA0A78">
        <w:t xml:space="preserve"> </w:t>
      </w:r>
      <w:r w:rsidRPr="007F2BE6">
        <w:t>w</w:t>
      </w:r>
      <w:r w:rsidR="00BA0A78">
        <w:t>ell w</w:t>
      </w:r>
      <w:r w:rsidRPr="007F2BE6">
        <w:t xml:space="preserve">ithin the </w:t>
      </w:r>
      <w:r w:rsidR="00BA0A78">
        <w:t xml:space="preserve">species’ </w:t>
      </w:r>
      <w:r w:rsidRPr="007F2BE6">
        <w:t xml:space="preserve">osmoregulatory tolerance </w:t>
      </w:r>
      <w:r w:rsidR="00BA0A78">
        <w:fldChar w:fldCharType="begin"/>
      </w:r>
      <w:r w:rsidR="00F110AC">
        <w:instrText xml:space="preserve"> ADDIN ZOTERO_ITEM CSL_CITATION {"citationID":"tEN6OHK8","properties":{"formattedCitation":"(Behrens et al., 2017; Puntila-Dodd et al., 2021)","plainCitation":"(Behrens et al., 2017; Puntila-Dodd et al., 2021)","noteIndex":0},"citationItems":[{"id":4249,"uris":["http://zotero.org/users/5224473/items/8D3XS293"],"uri":["http://zotero.org/users/5224473/items/8D3XS293"],"itemData":{"id":4249,"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987,"uris":["http://zotero.org/users/5224473/items/Y93VPDWX"],"uri":["http://zotero.org/users/5224473/items/Y93VPDWX"],"itemData":{"id":5987,"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BA0A78">
        <w:fldChar w:fldCharType="separate"/>
      </w:r>
      <w:r w:rsidR="00BA0A78" w:rsidRPr="00BA0A78">
        <w:t>(Behrens et al., 2017; Puntila-Dodd et al., 2021)</w:t>
      </w:r>
      <w:r w:rsidR="00BA0A78">
        <w:fldChar w:fldCharType="end"/>
      </w:r>
      <w:r w:rsidR="00BA0A78">
        <w:t>.</w:t>
      </w:r>
    </w:p>
    <w:p w14:paraId="6109000D" w14:textId="77777777" w:rsidR="007E0B22" w:rsidRDefault="007E0B22" w:rsidP="002371C8"/>
    <w:p w14:paraId="302F7DC2" w14:textId="0791F358" w:rsidR="00F460CE" w:rsidRDefault="00625A40" w:rsidP="002371C8">
      <w:r>
        <w:t xml:space="preserve">Prey fauna were </w:t>
      </w:r>
      <w:r w:rsidR="009D56BC">
        <w:t>collected</w:t>
      </w:r>
      <w:r>
        <w:t xml:space="preserve"> using a combination of methods to ensure a cross-section of the mobile and sessile fauna </w:t>
      </w:r>
      <w:r w:rsidR="0092622B">
        <w:t>community were represented. Sampling</w:t>
      </w:r>
      <w:r>
        <w:t xml:space="preserve"> included: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BA0A78" w:rsidRPr="00BA0A78">
        <w:t xml:space="preserve">28 </w:t>
      </w:r>
      <w:r w:rsidR="0092622B" w:rsidRPr="00BA0A78">
        <w:t>cm</w:t>
      </w:r>
      <w:r w:rsidR="0092622B">
        <w:t xml:space="preserve">); </w:t>
      </w:r>
      <w:r w:rsidR="00535396">
        <w:t>push net</w:t>
      </w:r>
      <w:r w:rsidR="00A30900">
        <w:t xml:space="preserve"> samples</w:t>
      </w:r>
      <w:r w:rsidR="0092622B">
        <w:t xml:space="preserve"> (net width 65 cm, mesh size 1</w:t>
      </w:r>
      <w:r w:rsidR="00BA0A78">
        <w:t xml:space="preserve"> </w:t>
      </w:r>
      <w:r w:rsidR="0092622B">
        <w:t>cm</w:t>
      </w:r>
      <w:r w:rsidR="00BA0A78">
        <w:t>, 5m transects</w:t>
      </w:r>
      <w:r w:rsidR="0092622B">
        <w:t>); quadrat samples (hand/paint scraper collections of all benthic fauna within 50 x 50 cm quadrats); and baited box/cylinder traps (as described above). These were chosen to so that sampl</w:t>
      </w:r>
      <w:r w:rsidR="00A30900">
        <w:t xml:space="preserve">ing would capture </w:t>
      </w:r>
      <w:r w:rsidR="00920F98">
        <w:t xml:space="preserve">a comprehensive cross-section of local </w:t>
      </w:r>
      <w:r w:rsidR="00BA0A78">
        <w:t>benthic infauna,</w:t>
      </w:r>
      <w:r w:rsidR="0092622B">
        <w:t xml:space="preserve"> sessile fauna and mobile fauna. Samples were rinsed through a 0.5 mm sieve and rinsed with deionised</w:t>
      </w:r>
      <w:r w:rsidR="00A46E92">
        <w:t xml:space="preserve"> (DI)</w:t>
      </w:r>
      <w:r w:rsidR="0092622B">
        <w:t xml:space="preserve"> water. </w:t>
      </w:r>
      <w:r w:rsidR="00955D57">
        <w:t>Eight replicates of each sample type</w:t>
      </w:r>
      <w:r w:rsidR="0092622B">
        <w:t xml:space="preserve"> </w:t>
      </w:r>
      <w:proofErr w:type="gramStart"/>
      <w:r w:rsidR="0092622B">
        <w:t>was</w:t>
      </w:r>
      <w:proofErr w:type="gramEnd"/>
      <w:r w:rsidR="0092622B">
        <w:t xml:space="preserve"> collected </w:t>
      </w:r>
      <w:r w:rsidR="00955D57">
        <w:t>within the sampling area, and</w:t>
      </w:r>
      <w:r w:rsidR="00F460CE">
        <w:t xml:space="preserve"> </w:t>
      </w:r>
      <w:r w:rsidR="00955D57">
        <w:t>were placed on ice for transport (approx. 2 hrs)</w:t>
      </w:r>
      <w:r w:rsidR="00BA0A78">
        <w:t xml:space="preserve"> then frozen at -40 °C before further processing.</w:t>
      </w:r>
    </w:p>
    <w:p w14:paraId="16417BC9" w14:textId="77777777" w:rsidR="00F460CE" w:rsidRDefault="00F460CE" w:rsidP="002371C8"/>
    <w:p w14:paraId="2D03F041" w14:textId="3B6A3C4C" w:rsidR="00625A40" w:rsidRDefault="00F460CE" w:rsidP="002371C8">
      <w:r>
        <w:t>Samples of p</w:t>
      </w:r>
      <w:r w:rsidR="00BA0A78">
        <w:t>otential p</w:t>
      </w:r>
      <w:r>
        <w:t xml:space="preserve">rimary </w:t>
      </w:r>
      <w:r w:rsidR="00BA0A78">
        <w:t xml:space="preserve">carbon </w:t>
      </w:r>
      <w:r>
        <w:t xml:space="preserve">producers were also collected provide additional context to </w:t>
      </w:r>
      <w:r w:rsidR="00F70C37">
        <w:t xml:space="preserve">any observed </w:t>
      </w:r>
      <w:r>
        <w:t>isotopic variation</w:t>
      </w:r>
      <w:r w:rsidR="00BA0A78">
        <w:t xml:space="preserve"> in round goby and prey samples. This included</w:t>
      </w:r>
      <w:r w:rsidR="000564EC">
        <w:t xml:space="preserve"> three replicate samples were collected by hand of </w:t>
      </w:r>
      <w:r w:rsidR="00BA0A78">
        <w:t xml:space="preserve">any </w:t>
      </w:r>
      <w:r w:rsidR="000564EC">
        <w:t xml:space="preserve">dominant </w:t>
      </w:r>
      <w:proofErr w:type="gramStart"/>
      <w:r w:rsidR="000564EC">
        <w:t>algae</w:t>
      </w:r>
      <w:proofErr w:type="gramEnd"/>
      <w:r w:rsidR="00F36761">
        <w:t xml:space="preserve"> types</w:t>
      </w:r>
      <w:r w:rsidR="000564EC">
        <w:t xml:space="preserve">. Coarse </w:t>
      </w:r>
      <w:proofErr w:type="gramStart"/>
      <w:r w:rsidR="007715F6">
        <w:t xml:space="preserve">particular </w:t>
      </w:r>
      <w:r w:rsidR="000564EC">
        <w:t>organic</w:t>
      </w:r>
      <w:proofErr w:type="gramEnd"/>
      <w:r w:rsidR="000564EC">
        <w:t xml:space="preserve"> matter </w:t>
      </w:r>
      <w:r w:rsidR="007715F6">
        <w:t xml:space="preserve">(POM) </w:t>
      </w:r>
      <w:r w:rsidR="000564EC">
        <w:t>water taken from core and quadrat samples, which was primarily from woody or leaf</w:t>
      </w:r>
      <w:r w:rsidR="00BA0A78">
        <w:t>y</w:t>
      </w:r>
      <w:r w:rsidR="000564EC">
        <w:t xml:space="preserve"> terrestrial/riparian vegetation. </w:t>
      </w:r>
      <w:r w:rsidR="00F36761">
        <w:t xml:space="preserve">To represent the phytoplankton </w:t>
      </w:r>
      <w:r w:rsidR="000564EC">
        <w:t>community</w:t>
      </w:r>
      <w:r w:rsidR="00F36761">
        <w:t>, three replicate samples</w:t>
      </w:r>
      <w:r w:rsidR="000564EC">
        <w:t xml:space="preserve"> were taken </w:t>
      </w:r>
      <w:r w:rsidR="00F36761">
        <w:t xml:space="preserve">of fine </w:t>
      </w:r>
      <w:proofErr w:type="gramStart"/>
      <w:r w:rsidR="00F36761">
        <w:t>particular organic</w:t>
      </w:r>
      <w:proofErr w:type="gramEnd"/>
      <w:r w:rsidR="00F36761">
        <w:t xml:space="preserve"> matter (FPOM)</w:t>
      </w:r>
      <w:r w:rsidR="000564EC">
        <w:t xml:space="preserve"> </w:t>
      </w:r>
      <w:r w:rsidR="00F36761">
        <w:t xml:space="preserve">using water </w:t>
      </w:r>
      <w:r w:rsidR="00F36761">
        <w:lastRenderedPageBreak/>
        <w:t>coll</w:t>
      </w:r>
      <w:r w:rsidR="00BA0A78">
        <w:t>ected from the deepest area of</w:t>
      </w:r>
      <w:r w:rsidR="00F36761">
        <w:t xml:space="preserve"> the sampling area (depth approx. 2 m)</w:t>
      </w:r>
      <w:r w:rsidR="00D74E62">
        <w:t>. Water was</w:t>
      </w:r>
      <w:r w:rsidR="00F36761">
        <w:t xml:space="preserve"> pre-filtered through a 47</w:t>
      </w:r>
      <w:r w:rsidR="00F36761" w:rsidRPr="00F36761">
        <w:t xml:space="preserve"> µm</w:t>
      </w:r>
      <w:r w:rsidR="00F36761">
        <w:t xml:space="preserve"> sieve and </w:t>
      </w:r>
      <w:commentRangeStart w:id="7"/>
      <w:r w:rsidR="00F36761">
        <w:t>vacuum</w:t>
      </w:r>
      <w:r w:rsidR="00F36761" w:rsidRPr="00F36761">
        <w:t xml:space="preserve"> </w:t>
      </w:r>
      <w:r w:rsidR="00D74E62">
        <w:t xml:space="preserve">filtered </w:t>
      </w:r>
      <w:commentRangeEnd w:id="7"/>
      <w:r w:rsidR="007715F6">
        <w:rPr>
          <w:rStyle w:val="CommentReference"/>
        </w:rPr>
        <w:commentReference w:id="7"/>
      </w:r>
      <w:r w:rsidR="00D74E62">
        <w:t>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 (</w:t>
      </w:r>
      <w:r w:rsidR="00D74E62" w:rsidRPr="00D74E62">
        <w:rPr>
          <w:highlight w:val="yellow"/>
        </w:rPr>
        <w:t>REF</w:t>
      </w:r>
      <w:r w:rsidR="003F1343">
        <w:t xml:space="preserve">). </w:t>
      </w:r>
      <w:r w:rsidR="00955D57">
        <w:t>S</w:t>
      </w:r>
      <w:r w:rsidR="003F1343">
        <w:t xml:space="preserve">amples and filters were then frozen at -40°C </w:t>
      </w:r>
      <w:r w:rsidR="00D74E62">
        <w:t>before further processing.</w:t>
      </w:r>
    </w:p>
    <w:p w14:paraId="12FAF3F5" w14:textId="77777777" w:rsidR="00F460CE" w:rsidRPr="0092622B" w:rsidRDefault="00F460CE" w:rsidP="002371C8"/>
    <w:p w14:paraId="75AA7363" w14:textId="21C80F71" w:rsidR="004A5CE3" w:rsidRDefault="00955D57" w:rsidP="0038592C">
      <w:pPr>
        <w:pStyle w:val="Heading3"/>
      </w:pPr>
      <w:r>
        <w:t>Individual t</w:t>
      </w:r>
      <w:r w:rsidR="004A5CE3" w:rsidRPr="008B40F4">
        <w:t>agging</w:t>
      </w:r>
      <w:r>
        <w:t xml:space="preserve"> and tissue sampling</w:t>
      </w:r>
    </w:p>
    <w:p w14:paraId="14F8E7D0" w14:textId="016DE970" w:rsidR="00903E64" w:rsidRPr="007F2BE6" w:rsidRDefault="0069369E" w:rsidP="00903E64">
      <w:r>
        <w:t xml:space="preserve">On day two after returning to the laboratory, individual fish were </w:t>
      </w:r>
      <w:proofErr w:type="gramStart"/>
      <w:r>
        <w:t>tagged</w:t>
      </w:r>
      <w:proofErr w:type="gramEnd"/>
      <w:r>
        <w:t xml:space="preserve"> and t</w:t>
      </w:r>
      <w:r w:rsidR="00074315">
        <w:t xml:space="preserve">issue samples were taken from </w:t>
      </w:r>
      <w:r>
        <w:t>all individuals</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xml:space="preserve">.) were injected into abdominal cavities with a syringe implanter (MK25, </w:t>
      </w:r>
      <w:proofErr w:type="spellStart"/>
      <w:r w:rsidR="00FC6180">
        <w:t>Biomark</w:t>
      </w:r>
      <w:proofErr w:type="spellEnd"/>
      <w:r w:rsidR="00FC6180" w:rsidRPr="00FC6180">
        <w:t xml:space="preserve"> Inc.</w:t>
      </w:r>
      <w:r w:rsidR="00FC6180">
        <w:t>)</w:t>
      </w:r>
      <w:r w:rsidR="006E0177">
        <w:t xml:space="preserve"> </w:t>
      </w:r>
      <w:r w:rsidR="00300DE6">
        <w:t xml:space="preserve">under anaesthetic </w:t>
      </w:r>
      <w:r w:rsidR="00FC6180">
        <w:t>following</w:t>
      </w:r>
      <w:r w:rsidR="001B003E">
        <w:t xml:space="preserve"> standard procedures </w:t>
      </w:r>
      <w:r w:rsidR="00300DE6">
        <w:t xml:space="preserve">(using </w:t>
      </w:r>
      <w:r w:rsidR="00300DE6" w:rsidRPr="00903E64">
        <w:t xml:space="preserve">MS-222, </w:t>
      </w:r>
      <w:proofErr w:type="spellStart"/>
      <w:r w:rsidR="00300DE6" w:rsidRPr="00903E64">
        <w:t>Acros</w:t>
      </w:r>
      <w:proofErr w:type="spellEnd"/>
      <w:r w:rsidR="00300DE6" w:rsidRPr="00903E64">
        <w:t xml:space="preserve"> Organics</w:t>
      </w:r>
      <w:r w:rsidR="00CA13E0" w:rsidRPr="00903E64">
        <w:t>, UK;</w:t>
      </w:r>
      <w:r w:rsidR="00300DE6">
        <w:rPr>
          <w:rFonts w:ascii="Lato" w:hAnsi="Lato"/>
          <w:sz w:val="23"/>
          <w:szCs w:val="23"/>
          <w:shd w:val="clear" w:color="auto" w:fill="FFFFFF"/>
        </w:rPr>
        <w:t xml:space="preserve"> </w:t>
      </w:r>
      <w:r w:rsidR="001B003E">
        <w:fldChar w:fldCharType="begin"/>
      </w:r>
      <w:r w:rsidR="00F110AC">
        <w:instrText xml:space="preserve"> ADDIN ZOTERO_ITEM CSL_CITATION {"citationID":"ATBQcdjt","properties":{"formattedCitation":"(J\\uc0\\u248{}rgensen et al., 2017)","plainCitation":"(Jørgensen et al., 2017)","noteIndex":0},"citationItems":[{"id":4863,"uris":["http://zotero.org/users/5224473/items/XRSL4QK2"],"uri":["http://zotero.org/users/5224473/items/XRSL4QK2"],"itemData":{"id":4863,"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w:t>
      </w:r>
      <w:proofErr w:type="spellStart"/>
      <w:r w:rsidR="001B003E" w:rsidRPr="001B003E">
        <w:t>Jørgensen</w:t>
      </w:r>
      <w:proofErr w:type="spellEnd"/>
      <w:r w:rsidR="001B003E" w:rsidRPr="001B003E">
        <w:t xml:space="preserve"> et al., 2017)</w:t>
      </w:r>
      <w:r w:rsidR="001B003E">
        <w:fldChar w:fldCharType="end"/>
      </w:r>
      <w:r w:rsidR="00FC6180">
        <w:t>.</w:t>
      </w:r>
      <w:r w:rsidR="00074315">
        <w:t xml:space="preserve"> R</w:t>
      </w:r>
      <w:r w:rsidR="001B003E">
        <w:t xml:space="preserve">ound gobies cope </w:t>
      </w:r>
      <w:r w:rsidR="00074315">
        <w:t xml:space="preserve">well </w:t>
      </w:r>
      <w:r w:rsidR="001B003E">
        <w:t xml:space="preserve">with internal </w:t>
      </w:r>
      <w:r w:rsidR="00074315">
        <w:t xml:space="preserve">tagging, </w:t>
      </w:r>
      <w:r w:rsidR="00CA13E0">
        <w:t xml:space="preserve">and PIT tagging is not expected to </w:t>
      </w:r>
      <w:r w:rsidR="003F1343">
        <w:t>affect</w:t>
      </w:r>
      <w:r w:rsidR="00074315">
        <w:t xml:space="preserve"> survival and growth </w:t>
      </w:r>
      <w:r w:rsidR="00074315">
        <w:fldChar w:fldCharType="begin"/>
      </w:r>
      <w:r w:rsidR="00F110AC">
        <w:instrText xml:space="preserve"> ADDIN ZOTERO_ITEM CSL_CITATION {"citationID":"VQcRIwrt","properties":{"formattedCitation":"(Ruetz et al., 2006; Cookingham and Ruetz III, 2008)","plainCitation":"(Ruetz et al., 2006; Cookingham and Ruetz III, 2008)","noteIndex":0},"citationItems":[{"id":4609,"uris":["http://zotero.org/users/5224473/items/ID9J7LF4"],"uri":["http://zotero.org/users/5224473/items/ID9J7LF4"],"itemData":{"id":4609,"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id":4613,"uris":["http://zotero.org/users/5224473/items/765GD9QV"],"uri":["http://zotero.org/users/5224473/items/765GD9QV"],"itemData":{"id":4613,"type":"article-journal","abstract":"– The round goby (Neogobius melanostomus Pallas) is an invasive species in North America and Europe. We evaluated the efficacy of passive integrated transponder (PIT) tags for marking round gobies and tracking their movements with a portable underwater antenna in shallow areas (≤1 m) of a lake. Tagging did not markedly decrease growth of fish &lt;105 mm; however, growth decreased unexpectedly for tagged fish ≥105 mm during the final sampling period. Nevertheless, tagging did not increase mortality regardless of size class, and tag retention was 100% for caged fish. Tagged round gobies in a 20 × 20-m2 block net avoided detection by the portable underwater antenna, and a high proportion of fish probably escaped from the net, suggesting that round gobies may be more mobile than previously reported. In conclusion, PIT tags are a viable method for individually marking round gobies, but detecting tagged round gobies with a portable underwater antenna, given current technology, does not appear promising in shallow areas with low habitat complexity.","container-title":"Ecology of Freshwater Fish","DOI":"10.1111/j.1600-0633.2007.00282.x","ISSN":"1600-0633","issue":"2","language":"en","page":"303-311","source":"Wiley Online Library","title":"Evaluating passive integrated transponder tags for tracking movements of round gobies","volume":"17","author":[{"family":"Cookingham","given":"M. N."},{"family":"Ruetz III","given":"C. R."}],"issued":{"date-parts":[["2008"]]}}}],"schema":"https://github.com/citation-style-language/schema/raw/master/csl-citation.json"} </w:instrText>
      </w:r>
      <w:r w:rsidR="00074315">
        <w:fldChar w:fldCharType="separate"/>
      </w:r>
      <w:r w:rsidR="003F1343" w:rsidRPr="003F1343">
        <w:t>(Ruetz et al., 2006; Cookingham and Ruetz III, 2008)</w:t>
      </w:r>
      <w:r w:rsidR="00074315">
        <w:fldChar w:fldCharType="end"/>
      </w:r>
      <w:r w:rsidR="00074315">
        <w:t>.</w:t>
      </w:r>
      <w:r w:rsidR="009456E7">
        <w:t xml:space="preserve"> C</w:t>
      </w:r>
      <w:r w:rsidR="00074315">
        <w:t xml:space="preserve">audal fin tissue samples were </w:t>
      </w:r>
      <w:r w:rsidR="003F1343">
        <w:t xml:space="preserve">then </w:t>
      </w:r>
      <w:r w:rsidR="00074315">
        <w:t xml:space="preserve">taken </w:t>
      </w:r>
      <w:r w:rsidR="009456E7">
        <w:t>using surgical scissors</w:t>
      </w:r>
      <w:r w:rsidR="009456E7" w:rsidRPr="009456E7">
        <w:t xml:space="preserve"> </w:t>
      </w:r>
      <w:r w:rsidR="009456E7">
        <w:t xml:space="preserve">and stored individually at -40°C before analysis. </w:t>
      </w:r>
    </w:p>
    <w:p w14:paraId="73DCA143" w14:textId="77777777" w:rsidR="00903E64" w:rsidRDefault="00903E64" w:rsidP="00A72A80"/>
    <w:p w14:paraId="166E2C73" w14:textId="3B16C6FD" w:rsidR="0069369E" w:rsidRDefault="009456E7" w:rsidP="00A72A80">
      <w:r>
        <w:t>T</w:t>
      </w:r>
      <w:r w:rsidR="003F1343">
        <w:t xml:space="preserve">he extreme outer edge </w:t>
      </w:r>
      <w:r w:rsidR="00872CEF">
        <w:t xml:space="preserve">(&lt;5 mm) </w:t>
      </w:r>
      <w:r w:rsidR="003F1343">
        <w:t>of fins</w:t>
      </w:r>
      <w:r w:rsidRPr="009456E7">
        <w:t xml:space="preserve"> </w:t>
      </w:r>
      <w:r>
        <w:t>was sampled to standardise sampling between individuals, which were separated into three replicate samples per individual to account for within-fin variation</w:t>
      </w:r>
      <w:r w:rsidR="00074315">
        <w:t xml:space="preserve"> </w:t>
      </w:r>
      <w:r w:rsidR="008B1465">
        <w:fldChar w:fldCharType="begin"/>
      </w:r>
      <w:r w:rsidR="00F110AC">
        <w:instrText xml:space="preserve"> ADDIN ZOTERO_ITEM CSL_CITATION {"citationID":"nTgy69uX","properties":{"formattedCitation":"(Hayden et al., 2015; Britton and Busst, 2018)","plainCitation":"(Hayden et al., 2015; Britton and Busst, 2018)","noteIndex":0},"citationItems":[{"id":4106,"uris":["http://zotero.org/users/5224473/items/WNSAZQ8U"],"uri":["http://zotero.org/users/5224473/items/WNSAZQ8U"],"itemData":{"id":4106,"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4889,"uris":["http://zotero.org/users/5224473/items/CQNJQ825"],"uri":["http://zotero.org/users/5224473/items/CQNJQ825"],"itemData":{"id":4889,"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w:t>
      </w:r>
      <w:r w:rsidR="0069369E">
        <w:t xml:space="preserve">Although </w:t>
      </w:r>
      <w:r w:rsidR="00CA13E0">
        <w:t>n</w:t>
      </w:r>
      <w:r w:rsidR="0069369E">
        <w:t xml:space="preserve">either </w:t>
      </w:r>
      <w:r w:rsidR="00CA13E0">
        <w:t>tagging nor tissue sampling is</w:t>
      </w:r>
      <w:r w:rsidR="0069369E">
        <w:t xml:space="preserve"> expected to influence of behaviour, the combination of </w:t>
      </w:r>
      <w:r w:rsidR="00CA13E0">
        <w:t>both</w:t>
      </w:r>
      <w:r w:rsidR="0069369E">
        <w:t xml:space="preserve"> may caus</w:t>
      </w:r>
      <w:r w:rsidR="00CA13E0">
        <w:t>e additional stress. T</w:t>
      </w:r>
      <w:r w:rsidR="0069369E">
        <w:t xml:space="preserve">herefore we conducted </w:t>
      </w:r>
      <w:r w:rsidR="00CA13E0">
        <w:t xml:space="preserve">an </w:t>
      </w:r>
      <w:r w:rsidR="0069369E">
        <w:t xml:space="preserve">additional </w:t>
      </w:r>
      <w:r w:rsidR="003F1343">
        <w:t xml:space="preserve">pilot </w:t>
      </w:r>
      <w:proofErr w:type="gramStart"/>
      <w:r w:rsidR="003F1343">
        <w:t>experiment</w:t>
      </w:r>
      <w:r w:rsidR="00CA13E0">
        <w:t>, but</w:t>
      </w:r>
      <w:proofErr w:type="gramEnd"/>
      <w:r w:rsidR="00CA13E0">
        <w:t xml:space="preserve"> found no effects</w:t>
      </w:r>
      <w:r w:rsidR="003F1343">
        <w:t xml:space="preserve"> of tissue sampling and/or fin clips on round goby</w:t>
      </w:r>
      <w:r w:rsidR="00CA13E0">
        <w:t xml:space="preserve"> activity or bold-exploratory behaviours after 10 days post-tagging</w:t>
      </w:r>
      <w:r w:rsidR="0069369E">
        <w:t xml:space="preserve"> (</w:t>
      </w:r>
      <w:r w:rsidR="0069369E" w:rsidRPr="007F3FA1">
        <w:rPr>
          <w:highlight w:val="magenta"/>
        </w:rPr>
        <w:t xml:space="preserve">see supplementary materials </w:t>
      </w:r>
      <w:r w:rsidR="0069369E">
        <w:rPr>
          <w:highlight w:val="magenta"/>
        </w:rPr>
        <w:t>S2</w:t>
      </w:r>
      <w:r w:rsidR="0069369E">
        <w:t xml:space="preserve">). Fish were </w:t>
      </w:r>
      <w:r w:rsidR="003F1343">
        <w:t xml:space="preserve">also </w:t>
      </w:r>
      <w:r w:rsidR="0069369E">
        <w:t xml:space="preserve">sexed, weighed, measured (total length, ‘TL’) </w:t>
      </w:r>
      <w:r w:rsidR="00CA13E0">
        <w:t>just before</w:t>
      </w:r>
      <w:r w:rsidR="0069369E">
        <w:t xml:space="preserve"> tissue sampling and tagging, as well as being </w:t>
      </w:r>
      <w:r w:rsidR="0069369E">
        <w:lastRenderedPageBreak/>
        <w:t>inspected for eye parasites and scored for their external parasite load (as percentage coverage of fins of fungal, nodules etc.), with the full process taking under one minute per fish.</w:t>
      </w:r>
      <w:r w:rsidR="00955D57" w:rsidRPr="00955D57">
        <w:t xml:space="preserve"> </w:t>
      </w:r>
    </w:p>
    <w:p w14:paraId="395EB975" w14:textId="77777777" w:rsidR="00955D57" w:rsidRPr="004A5CE3" w:rsidRDefault="00955D57" w:rsidP="00955D57"/>
    <w:p w14:paraId="01FD8D28" w14:textId="77777777" w:rsidR="00955D57" w:rsidRPr="0038592C" w:rsidRDefault="00955D57" w:rsidP="00955D57">
      <w:pPr>
        <w:pStyle w:val="Heading3"/>
      </w:pPr>
      <w:r w:rsidRPr="0038592C">
        <w:t>Stable isotope processing and analysis</w:t>
      </w:r>
    </w:p>
    <w:p w14:paraId="58F0D305" w14:textId="4C2B1353" w:rsidR="003C32B4" w:rsidRPr="007F2BE6" w:rsidRDefault="004F555F" w:rsidP="00A46E92">
      <w:r>
        <w:t xml:space="preserve">Unless otherwise stated, </w:t>
      </w:r>
      <w:r w:rsidR="002F491B">
        <w:t xml:space="preserve">isotope </w:t>
      </w:r>
      <w:r>
        <w:t>s</w:t>
      </w:r>
      <w:r w:rsidR="00955D57" w:rsidRPr="0092622B">
        <w:t xml:space="preserve">amples </w:t>
      </w:r>
      <w:r>
        <w:t xml:space="preserve">were prepared </w:t>
      </w:r>
      <w:r w:rsidR="00955D57">
        <w:t xml:space="preserve">following standard SIA methods for marine aquatic food webs </w:t>
      </w:r>
      <w:r w:rsidR="00955D57">
        <w:fldChar w:fldCharType="begin"/>
      </w:r>
      <w:r w:rsidR="00F110AC">
        <w:instrText xml:space="preserve"> ADDIN ZOTERO_ITEM CSL_CITATION {"citationID":"jXLEyy0x","properties":{"formattedCitation":"(Jardine et al., 2003)","plainCitation":"(Jardine et al., 2003)","noteIndex":0},"citationItems":[{"id":6033,"uris":["http://zotero.org/users/5224473/items/G8TNQ8I3"],"uri":["http://zotero.org/users/5224473/items/G8TNQ8I3"],"itemData":{"id":6033,"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955D57">
        <w:fldChar w:fldCharType="separate"/>
      </w:r>
      <w:r w:rsidR="00955D57" w:rsidRPr="00B930AF">
        <w:t>(Jardine et al., 2003)</w:t>
      </w:r>
      <w:r w:rsidR="00955D57">
        <w:fldChar w:fldCharType="end"/>
      </w:r>
      <w:r w:rsidR="00955D57">
        <w:t xml:space="preserve">. </w:t>
      </w:r>
      <w:commentRangeStart w:id="8"/>
      <w:r w:rsidR="00A46E92" w:rsidRPr="007F2BE6">
        <w:t>F</w:t>
      </w:r>
      <w:r w:rsidR="00A46E92">
        <w:t>ish</w:t>
      </w:r>
      <w:r w:rsidR="00A46E92" w:rsidRPr="007F2BE6">
        <w:t xml:space="preserve"> </w:t>
      </w:r>
      <w:commentRangeEnd w:id="8"/>
      <w:r w:rsidR="00A46E92" w:rsidRPr="007E64AE">
        <w:rPr>
          <w:rStyle w:val="CommentReference"/>
          <w:sz w:val="24"/>
          <w:szCs w:val="24"/>
        </w:rPr>
        <w:commentReference w:id="8"/>
      </w:r>
      <w:r w:rsidR="002F491B">
        <w:t>fin</w:t>
      </w:r>
      <w:r w:rsidR="00A46E92">
        <w:t xml:space="preserve"> </w:t>
      </w:r>
      <w:r w:rsidR="003C32B4">
        <w:t xml:space="preserve">samples were thoroughly </w:t>
      </w:r>
      <w:r w:rsidR="00AB7E26">
        <w:t>rinsed</w:t>
      </w:r>
      <w:r w:rsidR="00A46E92">
        <w:t xml:space="preserve"> with</w:t>
      </w:r>
      <w:r w:rsidR="002F491B">
        <w:t xml:space="preserve"> purified</w:t>
      </w:r>
      <w:r w:rsidR="003C32B4">
        <w:t xml:space="preserve"> </w:t>
      </w:r>
      <w:r w:rsidR="00A46E92">
        <w:t>DI</w:t>
      </w:r>
      <w:r w:rsidR="00A46E92" w:rsidRPr="007F2BE6">
        <w:t xml:space="preserve"> water to remove any surface</w:t>
      </w:r>
      <w:r w:rsidR="00A46E92">
        <w:t xml:space="preserve"> contamination. </w:t>
      </w:r>
      <w:r w:rsidR="00872CEF">
        <w:t xml:space="preserve">The </w:t>
      </w:r>
      <w:r w:rsidR="003C32B4">
        <w:t>outer 5mm of the fin</w:t>
      </w:r>
      <w:r w:rsidR="003C32B4" w:rsidRPr="007F2BE6">
        <w:t xml:space="preserve"> </w:t>
      </w:r>
      <w:r w:rsidR="00872CEF">
        <w:t xml:space="preserve">are </w:t>
      </w:r>
      <w:r w:rsidR="00AB7E26">
        <w:t xml:space="preserve">relatively </w:t>
      </w:r>
      <w:r w:rsidR="00872CEF">
        <w:t xml:space="preserve">new </w:t>
      </w:r>
      <w:r w:rsidR="00A46E92">
        <w:t>growth</w:t>
      </w:r>
      <w:r w:rsidR="00AB7E26">
        <w:t xml:space="preserve"> and tend to have l</w:t>
      </w:r>
      <w:r w:rsidR="00A44A2F">
        <w:t>ow levels of</w:t>
      </w:r>
      <w:r w:rsidR="00872CEF">
        <w:t xml:space="preserve"> parasitic </w:t>
      </w:r>
      <w:r w:rsidR="00AB7E26">
        <w:t>infection</w:t>
      </w:r>
      <w:r w:rsidR="00A46E92">
        <w:t xml:space="preserve">, nonetheless samples were each inspected </w:t>
      </w:r>
      <w:r w:rsidR="00A46E92" w:rsidRPr="007F2BE6">
        <w:t>under a dissecting microscope</w:t>
      </w:r>
      <w:r w:rsidR="00A46E92">
        <w:t xml:space="preserve"> and a</w:t>
      </w:r>
      <w:r w:rsidR="00AB7E26">
        <w:t>ny sections</w:t>
      </w:r>
      <w:r w:rsidR="003C32B4" w:rsidRPr="007F2BE6">
        <w:t xml:space="preserve"> with visible parasite infections</w:t>
      </w:r>
      <w:r w:rsidR="00A46E92">
        <w:t>/nodules/</w:t>
      </w:r>
      <w:r w:rsidR="00872CEF">
        <w:t xml:space="preserve">fungal </w:t>
      </w:r>
      <w:r w:rsidR="00A46E92">
        <w:t>spots</w:t>
      </w:r>
      <w:r w:rsidR="00AB7E26">
        <w:t xml:space="preserve"> were removed.</w:t>
      </w:r>
      <w:r w:rsidR="00903E64">
        <w:t xml:space="preserve"> </w:t>
      </w:r>
    </w:p>
    <w:p w14:paraId="6D18007A" w14:textId="77777777" w:rsidR="003C32B4" w:rsidRDefault="003C32B4" w:rsidP="004F555F"/>
    <w:p w14:paraId="5E322143" w14:textId="48E4AD52" w:rsidR="007715F6" w:rsidRDefault="004F555F" w:rsidP="004F555F">
      <w:r>
        <w:t>Prey items were picked out of bulk samples under ma</w:t>
      </w:r>
      <w:r w:rsidR="00AB7E26">
        <w:t xml:space="preserve">gnification, thoroughly rinsed </w:t>
      </w:r>
      <w:r>
        <w:t xml:space="preserve">and </w:t>
      </w:r>
      <w:r w:rsidR="00917B89">
        <w:t>sorted into taxonomic groupings</w:t>
      </w:r>
      <w:r>
        <w:t xml:space="preserve"> to </w:t>
      </w:r>
      <w:r w:rsidR="00917B89">
        <w:t xml:space="preserve">at least </w:t>
      </w:r>
      <w:r>
        <w:t xml:space="preserve">Family or Order level </w:t>
      </w:r>
      <w:r w:rsidR="00DA3C32">
        <w:t xml:space="preserve">where possible </w:t>
      </w:r>
      <w:r>
        <w:t>(see specific grouping</w:t>
      </w:r>
      <w:r w:rsidR="00DA3C32">
        <w:t xml:space="preserve">s in </w:t>
      </w:r>
      <w:r w:rsidR="00DA3C32" w:rsidRPr="007F3FA1">
        <w:rPr>
          <w:highlight w:val="magenta"/>
        </w:rPr>
        <w:t xml:space="preserve">see supplementary materials </w:t>
      </w:r>
      <w:r w:rsidR="00DA3C32">
        <w:rPr>
          <w:highlight w:val="magenta"/>
        </w:rPr>
        <w:t>S3</w:t>
      </w:r>
      <w:r w:rsidR="00DA3C32">
        <w:t>)</w:t>
      </w:r>
      <w:r>
        <w:t>. Soft tissue from g</w:t>
      </w:r>
      <w:r w:rsidRPr="00200B0B">
        <w:t>astropods</w:t>
      </w:r>
      <w:r>
        <w:t xml:space="preserve"> was removed from their shell</w:t>
      </w:r>
      <w:r w:rsidRPr="00200B0B">
        <w:t xml:space="preserve">, as carbon-based precipitates reflect the isotopic ratios of the inorganic environment whereas their soft tissue reflects their diet </w:t>
      </w:r>
      <w:r w:rsidR="00AB7E26">
        <w:fldChar w:fldCharType="begin"/>
      </w:r>
      <w:r w:rsidR="00F110AC">
        <w:instrText xml:space="preserve"> ADDIN ZOTERO_ITEM CSL_CITATION {"citationID":"Hpn5juFG","properties":{"formattedCitation":"(Post, 2002)","plainCitation":"(Post, 2002)","noteIndex":0},"citationItems":[{"id":7446,"uris":["http://zotero.org/users/5224473/items/6FD6PUA3"],"uri":["http://zotero.org/users/5224473/items/6FD6PUA3"],"itemData":{"id":7446,"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AB7E26">
        <w:fldChar w:fldCharType="separate"/>
      </w:r>
      <w:r w:rsidR="00AB7E26" w:rsidRPr="00AB7E26">
        <w:t>(Post, 2002)</w:t>
      </w:r>
      <w:r w:rsidR="00AB7E26">
        <w:fldChar w:fldCharType="end"/>
      </w:r>
      <w:r w:rsidRPr="00200B0B">
        <w:t>.</w:t>
      </w:r>
      <w:r w:rsidRPr="004F555F">
        <w:t xml:space="preserve"> </w:t>
      </w:r>
      <w:r w:rsidR="00AB7E26">
        <w:t>Guts were dissected out where possible and soft tissue used in analysis for the majority of taxa, as depuration</w:t>
      </w:r>
      <w:r w:rsidR="00872CEF">
        <w:t xml:space="preserve"> of gut </w:t>
      </w:r>
      <w:r w:rsidR="00DA3C32">
        <w:t>content</w:t>
      </w:r>
      <w:r w:rsidR="00AB7E26">
        <w:t xml:space="preserve">s was not possible </w:t>
      </w:r>
      <w:r w:rsidR="00AB7E26">
        <w:fldChar w:fldCharType="begin"/>
      </w:r>
      <w:r w:rsidR="00F110AC">
        <w:instrText xml:space="preserve"> ADDIN ZOTERO_ITEM CSL_CITATION {"citationID":"Ks9mt7y6","properties":{"formattedCitation":"(Curtis et al., 2017)","plainCitation":"(Curtis et al., 2017)","noteIndex":0},"citationItems":[{"id":4922,"uris":["http://zotero.org/users/5224473/items/UTHYRMXY"],"uri":["http://zotero.org/users/5224473/items/UTHYRMXY"],"itemData":{"id":4922,"type":"article-journal","abstract":"The ratios of stable isotopes of carbon and nitrogen provide important information on food sources of aquatic organisms and trophic structure of aquatic food webs. For many studies, trophic position and food source are linked to bioaccumulation and trophic transfer of contaminants from prey to predators. In these cases, it is useful to use measurements on whole organisms to make direct comparisons of contaminant bioaccumulation and food web attributes. There is a great deal of variation in methods used for stable isotope analysis, particularly in the selection of tissue type and sample preparation prior to stable isotope analysis. While there have been aquatic studies that examined methodological differences, few have focused on estuarine organisms. In this study, the effects of depuration and tissue dissection on the stable isotope enrichment of common estuarine invertebrates and fish were examined. Homogenized tissues of non-depurated whole organisms were compared to dissected muscle tissue or depurated whole organisms. A 24 h depuration did not change the mean δ15N and δ13C values for most species examined. Additionally, as expected, significant differences in carbon and nitrogen signatures were found when muscle tissues were compared to whole organisms. However, differences were small enough that food source as inferred by δ13C or trophic level as inferred from δ15N would not be inaccurately represented (differences of &lt;1.9‰ for δ13C and &lt;1.2‰ for δ15N). The results of this study suggest that for these common estuarine fish and macroinvertebrates, stable isotopes ratios of samples can be analyzed without depuration in the same way as samples for contaminant analysis, but differences in tissue types must be taken into account when combining data from different sources.","container-title":"Journal of experimental marine biology and ecology","DOI":"10.1016/j.jembe.2017.03.010","ISSN":"0022-0981","journalAbbreviation":"J Exp Mar Bio Ecol","note":"PMID: 29104312\nPMCID: PMC5663309","page":"1-6","source":"PubMed Central","title":"Influence of sample preparation on estuarine macrofauna stable isotope signatures in the context of contaminant bioaccumulation studies","volume":"493","author":[{"family":"Curtis","given":"Amanda N."},{"family":"Bugge","given":"Deenie M."},{"family":"Buckman","given":"Kate L."},{"family":"Feng","given":"Xiahong"},{"family":"Faiia","given":"Anthony"},{"family":"Chen","given":"Celia Y."}],"issued":{"date-parts":[["2017",8]]}}}],"schema":"https://github.com/citation-style-language/schema/raw/master/csl-citation.json"} </w:instrText>
      </w:r>
      <w:r w:rsidR="00AB7E26">
        <w:fldChar w:fldCharType="separate"/>
      </w:r>
      <w:r w:rsidR="00AB7E26" w:rsidRPr="00AB7E26">
        <w:t>(Curtis et al., 2017)</w:t>
      </w:r>
      <w:r w:rsidR="00AB7E26">
        <w:fldChar w:fldCharType="end"/>
      </w:r>
      <w:r w:rsidR="00AB7E26">
        <w:t>.</w:t>
      </w:r>
      <w:r w:rsidR="00DA3C32">
        <w:t xml:space="preserve"> </w:t>
      </w:r>
      <w:r w:rsidR="00AB7E26">
        <w:t xml:space="preserve">Smaller prey items such as ostracods, chironomids were used whole </w:t>
      </w:r>
      <w:r w:rsidR="00DA3C32">
        <w:t xml:space="preserve">and multiple individuals were pooled </w:t>
      </w:r>
      <w:r w:rsidR="00917B89">
        <w:t>as</w:t>
      </w:r>
      <w:r w:rsidR="00DA3C32">
        <w:t xml:space="preserve"> required to ensure sufficient biomass for analysis. Three replicates per taxa were produced using tissue from distinct individuals, with </w:t>
      </w:r>
      <w:r w:rsidR="00AB7E26">
        <w:t>animals used in replicates taken</w:t>
      </w:r>
      <w:r w:rsidR="00DA3C32">
        <w:t xml:space="preserve"> from separate bulk samples</w:t>
      </w:r>
      <w:r w:rsidR="00AB7E26">
        <w:t>/parts of the sampling area</w:t>
      </w:r>
      <w:r w:rsidR="00DA3C32">
        <w:t xml:space="preserve"> where possible. </w:t>
      </w:r>
      <w:r w:rsidR="007715F6">
        <w:t xml:space="preserve">Three </w:t>
      </w:r>
      <w:r w:rsidR="00917B89">
        <w:t>replicates</w:t>
      </w:r>
      <w:r w:rsidR="007715F6">
        <w:t xml:space="preserve"> of</w:t>
      </w:r>
      <w:r w:rsidR="00917B89">
        <w:t xml:space="preserve"> major</w:t>
      </w:r>
      <w:r w:rsidR="007715F6">
        <w:t xml:space="preserve"> p</w:t>
      </w:r>
      <w:r w:rsidR="00917B89">
        <w:t>rimary producer</w:t>
      </w:r>
      <w:r w:rsidR="00DA3C32">
        <w:t>s</w:t>
      </w:r>
      <w:r w:rsidR="007715F6">
        <w:t xml:space="preserve"> were </w:t>
      </w:r>
      <w:proofErr w:type="gramStart"/>
      <w:r w:rsidR="00AB7E26">
        <w:t>rinsed</w:t>
      </w:r>
      <w:proofErr w:type="gramEnd"/>
      <w:r w:rsidR="007715F6">
        <w:t xml:space="preserve"> and any i</w:t>
      </w:r>
      <w:r w:rsidR="00B731F8">
        <w:t xml:space="preserve">nvertebrates </w:t>
      </w:r>
      <w:r w:rsidR="00917B89">
        <w:t>removed,</w:t>
      </w:r>
      <w:r w:rsidR="00B731F8">
        <w:t xml:space="preserve"> </w:t>
      </w:r>
      <w:r w:rsidR="00917B89">
        <w:t>including</w:t>
      </w:r>
      <w:r w:rsidR="00B731F8">
        <w:t xml:space="preserve"> </w:t>
      </w:r>
      <w:proofErr w:type="spellStart"/>
      <w:r w:rsidR="007715F6">
        <w:t>macroalgaes</w:t>
      </w:r>
      <w:proofErr w:type="spellEnd"/>
      <w:r w:rsidR="00B731F8">
        <w:t xml:space="preserve"> (</w:t>
      </w:r>
      <w:r w:rsidR="007715F6">
        <w:t>e.g. bladder wrack, filamentous algae</w:t>
      </w:r>
      <w:r w:rsidR="00B731F8">
        <w:t>)</w:t>
      </w:r>
      <w:r w:rsidR="007715F6">
        <w:t xml:space="preserve"> and terrestrial/riparian POM (e.g. </w:t>
      </w:r>
      <w:r w:rsidR="007715F6" w:rsidRPr="007715F6">
        <w:rPr>
          <w:i/>
        </w:rPr>
        <w:t>phragmites detritus</w:t>
      </w:r>
      <w:r w:rsidR="007715F6">
        <w:t>, woody and leafy detritus</w:t>
      </w:r>
      <w:r w:rsidR="00B731F8">
        <w:t xml:space="preserve">). </w:t>
      </w:r>
    </w:p>
    <w:p w14:paraId="2BEC17D7" w14:textId="74B0F6E9" w:rsidR="00955D57" w:rsidRDefault="00955D57" w:rsidP="00955D57"/>
    <w:p w14:paraId="4D195A8A" w14:textId="5C89DCDA" w:rsidR="00955D57" w:rsidRPr="00F556DC" w:rsidRDefault="00B731F8" w:rsidP="00955D57">
      <w:r>
        <w:lastRenderedPageBreak/>
        <w:t xml:space="preserve">Fish fin, prey taxa and primary producer </w:t>
      </w:r>
      <w:r w:rsidR="00917B89">
        <w:t xml:space="preserve">samples </w:t>
      </w:r>
      <w:r>
        <w:t xml:space="preserve">(including </w:t>
      </w:r>
      <w:r w:rsidR="00A44A2F">
        <w:t>FPOM</w:t>
      </w:r>
      <w:r w:rsidR="00A44A2F" w:rsidRPr="00A44A2F">
        <w:t xml:space="preserve"> </w:t>
      </w:r>
      <w:r>
        <w:t xml:space="preserve">packed filters) were each dried at 60 °C in an oven for 48 hours. Fins were not homogenized before packing, as there was limited biomass for analysis and replicate samples </w:t>
      </w:r>
      <w:r w:rsidR="00917B89">
        <w:t xml:space="preserve">per individual </w:t>
      </w:r>
      <w:r w:rsidR="00A44A2F">
        <w:t>are able to account for and estimate</w:t>
      </w:r>
      <w:r>
        <w:t xml:space="preserve"> within-</w:t>
      </w:r>
      <w:r w:rsidR="00A44A2F">
        <w:t>fin</w:t>
      </w:r>
      <w:r>
        <w:t>/residual variation. All other samples</w:t>
      </w:r>
      <w:r w:rsidR="00A44A2F">
        <w:t xml:space="preserve"> (excluding filters)</w:t>
      </w:r>
      <w:r>
        <w:t xml:space="preserve"> were</w:t>
      </w:r>
      <w:r w:rsidR="00A44A2F">
        <w:t xml:space="preserve"> homogenized by grin</w:t>
      </w:r>
      <w:r>
        <w:t>d</w:t>
      </w:r>
      <w:r w:rsidR="00917B89">
        <w:t>ing in</w:t>
      </w:r>
      <w:r w:rsidR="00A44A2F">
        <w:t>to a</w:t>
      </w:r>
      <w:r>
        <w:t xml:space="preserve"> </w:t>
      </w:r>
      <w:r w:rsidR="00A44A2F">
        <w:t xml:space="preserve">fine </w:t>
      </w:r>
      <w:r>
        <w:t xml:space="preserve">powder. Fin and prey taxa samples </w:t>
      </w:r>
      <w:r w:rsidR="00AB7E26">
        <w:t xml:space="preserve">were weighed (0.5 mg ± 0.1 for all samples) and </w:t>
      </w:r>
      <w:r>
        <w:t>double encapsulated in 4 x 6 mm tin capsules (</w:t>
      </w:r>
      <w:r w:rsidRPr="00B731F8">
        <w:t>Elemental Microanalysis Ltd</w:t>
      </w:r>
      <w:r>
        <w:t>, UK) to ensure complete combustion. Algae and plant samples were encapsulated in single 4 x 6 mm capsules</w:t>
      </w:r>
      <w:r w:rsidR="00A44A2F">
        <w:t>, while sections of FPOM</w:t>
      </w:r>
      <w:r w:rsidR="00A44A2F" w:rsidRPr="00A44A2F">
        <w:t xml:space="preserve"> filters</w:t>
      </w:r>
      <w:r w:rsidR="00A44A2F">
        <w:t xml:space="preserve"> were </w:t>
      </w:r>
      <w:r w:rsidR="00A44A2F" w:rsidRPr="00A44A2F">
        <w:t>double encapsulat</w:t>
      </w:r>
      <w:r w:rsidR="00917B89">
        <w:t>ed (5 x 8 mm).</w:t>
      </w:r>
    </w:p>
    <w:p w14:paraId="646912FE" w14:textId="77777777" w:rsidR="00955D57" w:rsidRDefault="00955D57" w:rsidP="00955D57"/>
    <w:p w14:paraId="4B774DF9" w14:textId="24143B16" w:rsidR="00305FBA" w:rsidRPr="00DA3D22" w:rsidRDefault="00DA3D22" w:rsidP="00305FBA">
      <w:commentRangeStart w:id="9"/>
      <w:commentRangeEnd w:id="9"/>
      <w:r>
        <w:rPr>
          <w:rStyle w:val="CommentReference"/>
        </w:rPr>
        <w:commentReference w:id="9"/>
      </w:r>
      <w:r w:rsidR="00305FBA">
        <w:t>Samples</w:t>
      </w:r>
      <w:r w:rsidR="00305FBA" w:rsidRPr="00FD69F4">
        <w:t xml:space="preserve"> were analysed for δ13C</w:t>
      </w:r>
      <w:r w:rsidR="00305FBA">
        <w:t xml:space="preserve"> and </w:t>
      </w:r>
      <w:r w:rsidR="00305FBA" w:rsidRPr="00FD69F4">
        <w:t>δ15N isotope ratios</w:t>
      </w:r>
      <w:r w:rsidR="00305FBA">
        <w:t xml:space="preserve"> and N% and C% by mass, using </w:t>
      </w:r>
      <w:r w:rsidR="00305FBA" w:rsidRPr="008B5394">
        <w:t xml:space="preserve">a FLASH HT </w:t>
      </w:r>
      <w:r w:rsidR="00305FBA">
        <w:t>E</w:t>
      </w:r>
      <w:r w:rsidR="00305FBA" w:rsidRPr="008B5394">
        <w:t xml:space="preserve">lemental </w:t>
      </w:r>
      <w:r w:rsidR="00305FBA">
        <w:t>A</w:t>
      </w:r>
      <w:r w:rsidR="00305FBA" w:rsidRPr="008B5394">
        <w:t>nalyser interfaced</w:t>
      </w:r>
      <w:r w:rsidR="00305FBA">
        <w:t xml:space="preserve"> via a </w:t>
      </w:r>
      <w:proofErr w:type="spellStart"/>
      <w:r w:rsidR="00305FBA" w:rsidRPr="008B5394">
        <w:t>ConFlo</w:t>
      </w:r>
      <w:proofErr w:type="spellEnd"/>
      <w:r w:rsidR="00305FBA" w:rsidRPr="008B5394">
        <w:t xml:space="preserve"> IV Universal Continuous Flow Interface</w:t>
      </w:r>
      <w:r w:rsidR="00305FBA">
        <w:t xml:space="preserve"> </w:t>
      </w:r>
      <w:r w:rsidR="00305FBA" w:rsidRPr="008B5394">
        <w:t xml:space="preserve">to </w:t>
      </w:r>
      <w:r w:rsidR="00305FBA">
        <w:t>a</w:t>
      </w:r>
      <w:r w:rsidR="00305FBA" w:rsidRPr="00FD69F4">
        <w:t xml:space="preserve"> </w:t>
      </w:r>
      <w:r w:rsidR="00305FBA">
        <w:t>DELTA XP Isotope Radio Mass Spectro</w:t>
      </w:r>
      <w:r w:rsidR="00305FBA" w:rsidRPr="00DA3D22">
        <w:t>meter (</w:t>
      </w:r>
      <w:proofErr w:type="spellStart"/>
      <w:r w:rsidR="00305FBA" w:rsidRPr="00DA3D22">
        <w:t>Thermo</w:t>
      </w:r>
      <w:proofErr w:type="spellEnd"/>
      <w:r w:rsidR="00305FBA" w:rsidRPr="00DA3D22">
        <w:t xml:space="preserve"> Fischer Scientific, USA), at the University of East Anglia Stable Isotope Laboratory (Norwich, UK). </w:t>
      </w:r>
      <w:r w:rsidR="00305FBA">
        <w:t>Mass</w:t>
      </w:r>
      <w:r w:rsidR="00917B89">
        <w:t>es (mg)</w:t>
      </w:r>
      <w:r w:rsidR="00305FBA">
        <w:t xml:space="preserve"> </w:t>
      </w:r>
      <w:r w:rsidR="00917B89">
        <w:t>were determined</w:t>
      </w:r>
      <w:r w:rsidR="00305FBA">
        <w:t xml:space="preserve"> via the </w:t>
      </w:r>
      <w:r w:rsidR="00305FBA" w:rsidRPr="00305FBA">
        <w:t xml:space="preserve">Flash HT </w:t>
      </w:r>
      <w:r w:rsidR="00305FBA">
        <w:t xml:space="preserve">signal count relative to a sulphanilamide reference standard, and N% and C% calculated as a percentage of the total initial sample mass. </w:t>
      </w:r>
      <w:r w:rsidR="00305FBA" w:rsidRPr="00DA3D22">
        <w:t xml:space="preserve">Data for δ13C and δ15N are calculated by </w:t>
      </w:r>
      <w:commentRangeStart w:id="10"/>
      <w:commentRangeEnd w:id="10"/>
      <w:r w:rsidR="00305FBA" w:rsidRPr="00DA3D22">
        <w:rPr>
          <w:rStyle w:val="CommentReference"/>
        </w:rPr>
        <w:commentReference w:id="10"/>
      </w:r>
      <w:r w:rsidR="00305FBA" w:rsidRPr="00DA3D22">
        <w:t xml:space="preserve">δ13C/δ15N </w:t>
      </w:r>
      <w:r w:rsidR="00305FBA" w:rsidRPr="00DA3D22">
        <w:rPr>
          <w:lang w:val="en-US"/>
        </w:rPr>
        <w:t xml:space="preserve">= (((R </w:t>
      </w:r>
      <w:r w:rsidR="00305FBA" w:rsidRPr="00DA3D22">
        <w:rPr>
          <w:vertAlign w:val="subscript"/>
          <w:lang w:val="en-US"/>
        </w:rPr>
        <w:t>measured</w:t>
      </w:r>
      <w:r w:rsidR="00305FBA" w:rsidRPr="00DA3D22">
        <w:rPr>
          <w:lang w:val="en-US"/>
        </w:rPr>
        <w:t xml:space="preserve">/R </w:t>
      </w:r>
      <w:r w:rsidR="00305FBA" w:rsidRPr="00DA3D22">
        <w:rPr>
          <w:vertAlign w:val="subscript"/>
          <w:lang w:val="en-US"/>
        </w:rPr>
        <w:t>reference</w:t>
      </w:r>
      <w:r w:rsidR="00305FBA" w:rsidRPr="00DA3D22">
        <w:rPr>
          <w:lang w:val="en-US"/>
        </w:rPr>
        <w:t xml:space="preserve">)-1) x </w:t>
      </w:r>
      <w:r w:rsidR="00305FBA">
        <w:rPr>
          <w:lang w:val="en-US"/>
        </w:rPr>
        <w:t>1000</w:t>
      </w:r>
      <w:proofErr w:type="gramStart"/>
      <w:r w:rsidR="00305FBA">
        <w:rPr>
          <w:lang w:val="en-US"/>
        </w:rPr>
        <w:t>),</w:t>
      </w:r>
      <w:r w:rsidR="00305FBA" w:rsidRPr="00DA3D22">
        <w:rPr>
          <w:lang w:val="en-US"/>
        </w:rPr>
        <w:t> and</w:t>
      </w:r>
      <w:proofErr w:type="gramEnd"/>
      <w:r w:rsidR="00305FBA" w:rsidRPr="00DA3D22">
        <w:rPr>
          <w:lang w:val="en-US"/>
        </w:rPr>
        <w:t xml:space="preserve"> </w:t>
      </w:r>
      <w:r w:rsidR="00305FBA">
        <w:rPr>
          <w:lang w:val="en-US"/>
        </w:rPr>
        <w:t xml:space="preserve">are </w:t>
      </w:r>
      <w:r w:rsidR="00305FBA" w:rsidRPr="00DA3D22">
        <w:rPr>
          <w:lang w:val="en-US"/>
        </w:rPr>
        <w:t xml:space="preserve">expressed in </w:t>
      </w:r>
      <w:r w:rsidR="00305FBA" w:rsidRPr="00DA3D22">
        <w:t xml:space="preserve">per </w:t>
      </w:r>
      <w:proofErr w:type="spellStart"/>
      <w:r w:rsidR="00305FBA" w:rsidRPr="00DA3D22">
        <w:t>mille</w:t>
      </w:r>
      <w:proofErr w:type="spellEnd"/>
      <w:r w:rsidR="00305FBA" w:rsidRPr="00DA3D22">
        <w:t xml:space="preserve"> (‰) relative to the isotopic ratio of Vienna Pee Dee Belemnite standard (R</w:t>
      </w:r>
      <w:r w:rsidR="00305FBA" w:rsidRPr="00DA3D22">
        <w:rPr>
          <w:vertAlign w:val="subscript"/>
        </w:rPr>
        <w:t>VPDB</w:t>
      </w:r>
      <w:r w:rsidR="00305FBA" w:rsidRPr="00DA3D22">
        <w:t xml:space="preserve"> = 0.0111797) for carbon and atmospheric N</w:t>
      </w:r>
      <w:r w:rsidR="00305FBA" w:rsidRPr="00DA3D22">
        <w:rPr>
          <w:vertAlign w:val="subscript"/>
        </w:rPr>
        <w:t>2</w:t>
      </w:r>
      <w:r w:rsidR="00305FBA" w:rsidRPr="00DA3D22">
        <w:t xml:space="preserve"> (</w:t>
      </w:r>
      <w:proofErr w:type="spellStart"/>
      <w:r w:rsidR="00305FBA" w:rsidRPr="00DA3D22">
        <w:t>R</w:t>
      </w:r>
      <w:r w:rsidR="00305FBA" w:rsidRPr="00DA3D22">
        <w:rPr>
          <w:vertAlign w:val="subscript"/>
        </w:rPr>
        <w:t>Air</w:t>
      </w:r>
      <w:proofErr w:type="spellEnd"/>
      <w:r w:rsidR="00305FBA" w:rsidRPr="00DA3D22">
        <w:t xml:space="preserve"> = 0.0036765) for </w:t>
      </w:r>
      <w:commentRangeStart w:id="11"/>
      <w:r w:rsidR="00305FBA" w:rsidRPr="00DA3D22">
        <w:t>nitrogen</w:t>
      </w:r>
      <w:commentRangeEnd w:id="11"/>
      <w:r w:rsidR="00305FBA" w:rsidRPr="00DA3D22">
        <w:rPr>
          <w:rStyle w:val="CommentReference"/>
        </w:rPr>
        <w:commentReference w:id="11"/>
      </w:r>
      <w:r w:rsidR="00305FBA" w:rsidRPr="00DA3D22">
        <w:t xml:space="preserve">. </w:t>
      </w:r>
    </w:p>
    <w:p w14:paraId="627C621E" w14:textId="695F434A" w:rsidR="00C23846" w:rsidRDefault="00C23846" w:rsidP="00955D57"/>
    <w:p w14:paraId="02854D33" w14:textId="1A90A6D5" w:rsidR="00B87FB7" w:rsidRDefault="00B87FB7" w:rsidP="0038592C">
      <w:pPr>
        <w:pStyle w:val="Heading3"/>
      </w:pPr>
      <w:r>
        <w:t>Behavioural analysis</w:t>
      </w:r>
    </w:p>
    <w:p w14:paraId="3A5D08E1" w14:textId="33345E71" w:rsidR="00B87FB7" w:rsidRDefault="0014313F" w:rsidP="002371C8">
      <w:r>
        <w:t>T</w:t>
      </w:r>
      <w:r w:rsidR="00555D26">
        <w:t>rials consisted of two type</w:t>
      </w:r>
      <w:r w:rsidR="00A72A80">
        <w:t>s</w:t>
      </w:r>
      <w:r w:rsidR="00555D26">
        <w:t xml:space="preserve"> of behavioural assay (</w:t>
      </w:r>
      <w:r w:rsidR="00555D26" w:rsidRPr="00555D26">
        <w:rPr>
          <w:i/>
        </w:rPr>
        <w:t xml:space="preserve">Activity </w:t>
      </w:r>
      <w:r w:rsidR="00555D26">
        <w:t xml:space="preserve">and </w:t>
      </w:r>
      <w:r w:rsidR="00555D26" w:rsidRPr="00555D26">
        <w:rPr>
          <w:i/>
        </w:rPr>
        <w:t>Exploration</w:t>
      </w:r>
      <w:r w:rsidR="0069369E">
        <w:t xml:space="preserve">), each repeated </w:t>
      </w:r>
      <w:r w:rsidR="00555D26">
        <w:t xml:space="preserve">three times at </w:t>
      </w:r>
      <w:proofErr w:type="gramStart"/>
      <w:r w:rsidR="00555D26">
        <w:t>one week</w:t>
      </w:r>
      <w:proofErr w:type="gramEnd"/>
      <w:r w:rsidR="00555D26">
        <w:t xml:space="preserve"> intervals. </w:t>
      </w:r>
      <w:r w:rsidR="009D5023">
        <w:t xml:space="preserve">Before and during behavioural </w:t>
      </w:r>
      <w:r w:rsidR="005D01F0">
        <w:t>trials,</w:t>
      </w:r>
      <w:r w:rsidR="009D5023">
        <w:t xml:space="preserve"> </w:t>
      </w:r>
      <w:r w:rsidR="005D01F0">
        <w:t>f</w:t>
      </w:r>
      <w:r w:rsidR="009D5023">
        <w:t>ish</w:t>
      </w:r>
      <w:r w:rsidR="00B87FB7" w:rsidRPr="00B87FB7">
        <w:t xml:space="preserve"> we</w:t>
      </w:r>
      <w:commentRangeStart w:id="12"/>
      <w:commentRangeEnd w:id="12"/>
      <w:r w:rsidR="00B87FB7">
        <w:rPr>
          <w:rStyle w:val="CommentReference"/>
        </w:rPr>
        <w:commentReference w:id="12"/>
      </w:r>
      <w:r w:rsidR="009D5023">
        <w:t xml:space="preserve">re </w:t>
      </w:r>
      <w:r w:rsidR="005D01F0">
        <w:t>split</w:t>
      </w:r>
      <w:r w:rsidR="009D5023">
        <w:t xml:space="preserve"> </w:t>
      </w:r>
      <w:r w:rsidR="005D01F0">
        <w:t xml:space="preserve">approximately </w:t>
      </w:r>
      <w:r w:rsidR="009D5023">
        <w:t>even</w:t>
      </w:r>
      <w:r w:rsidR="005D01F0">
        <w:t>ly between</w:t>
      </w:r>
      <w:r w:rsidR="009D5023">
        <w:t xml:space="preserve"> three</w:t>
      </w:r>
      <w:r w:rsidR="00992FE3">
        <w:t xml:space="preserve"> </w:t>
      </w:r>
      <w:r w:rsidR="005D01F0">
        <w:t xml:space="preserve">round </w:t>
      </w:r>
      <w:r w:rsidR="009D5023">
        <w:t>800L</w:t>
      </w:r>
      <w:r w:rsidR="005D01F0">
        <w:t xml:space="preserve"> </w:t>
      </w:r>
      <w:r w:rsidR="00BB4C53" w:rsidRPr="00BB4C53">
        <w:rPr>
          <w:highlight w:val="yellow"/>
        </w:rPr>
        <w:t>(… x … m</w:t>
      </w:r>
      <w:r w:rsidR="00BB4C53">
        <w:t xml:space="preserve">) </w:t>
      </w:r>
      <w:r w:rsidR="005D01F0">
        <w:t>holding</w:t>
      </w:r>
      <w:r w:rsidR="00992FE3">
        <w:t xml:space="preserve"> </w:t>
      </w:r>
      <w:r w:rsidR="009D5023">
        <w:t xml:space="preserve">tanks </w:t>
      </w:r>
      <w:r w:rsidR="00B87FB7" w:rsidRPr="00B87FB7">
        <w:t>enriched</w:t>
      </w:r>
      <w:r w:rsidR="00992FE3">
        <w:t xml:space="preserve"> with </w:t>
      </w:r>
      <w:r w:rsidR="00992FE3">
        <w:lastRenderedPageBreak/>
        <w:t>artificial eel grass</w:t>
      </w:r>
      <w:r w:rsidR="009D5023">
        <w:t>.</w:t>
      </w:r>
      <w:r w:rsidR="005D01F0">
        <w:t xml:space="preserve"> Of the 55 fish returned to the lab,</w:t>
      </w:r>
      <w:r w:rsidR="00F50D13">
        <w:t xml:space="preserve"> </w:t>
      </w:r>
      <w:r w:rsidR="00BE6111">
        <w:t xml:space="preserve">the majority (33, </w:t>
      </w:r>
      <w:r w:rsidR="00F50D13">
        <w:t xml:space="preserve">60%) survived until the full </w:t>
      </w:r>
      <w:proofErr w:type="gramStart"/>
      <w:r w:rsidR="00F50D13">
        <w:t>30 day</w:t>
      </w:r>
      <w:proofErr w:type="gramEnd"/>
      <w:r w:rsidR="00F50D13">
        <w:t xml:space="preserve"> experimental period from sampling. </w:t>
      </w:r>
      <w:r w:rsidR="00BE6111">
        <w:t>Given this</w:t>
      </w:r>
      <w:r w:rsidR="00A72A80">
        <w:t xml:space="preserve"> attrition rate</w:t>
      </w:r>
      <w:r w:rsidR="00BE6111">
        <w:t xml:space="preserve"> is relatively high</w:t>
      </w:r>
      <w:r w:rsidR="00A72A80">
        <w:t xml:space="preserve">, the impacts </w:t>
      </w:r>
      <w:r w:rsidR="00BE6111">
        <w:t>of this</w:t>
      </w:r>
      <w:r w:rsidR="00A72A80">
        <w:t xml:space="preserve"> our results </w:t>
      </w:r>
      <w:proofErr w:type="gramStart"/>
      <w:r w:rsidR="00A72A80">
        <w:t>has</w:t>
      </w:r>
      <w:proofErr w:type="gramEnd"/>
      <w:r w:rsidR="00A72A80">
        <w:t xml:space="preserve"> been assessed via sensitivity analysis (</w:t>
      </w:r>
      <w:r w:rsidR="005D01F0" w:rsidRPr="007F3FA1">
        <w:rPr>
          <w:highlight w:val="magenta"/>
        </w:rPr>
        <w:t>see supplementary materials S</w:t>
      </w:r>
      <w:r w:rsidR="000B01F0">
        <w:rPr>
          <w:highlight w:val="magenta"/>
        </w:rPr>
        <w:t>3</w:t>
      </w:r>
      <w:r w:rsidR="00A72A80">
        <w:t xml:space="preserve">). </w:t>
      </w:r>
      <w:r w:rsidR="00BB4C53">
        <w:t>P</w:t>
      </w:r>
      <w:r w:rsidR="00BB4C53" w:rsidRPr="00BB4C53">
        <w:t>rior to behavioural experiments starting</w:t>
      </w:r>
      <w:r w:rsidR="00BB4C53">
        <w:t xml:space="preserve"> s</w:t>
      </w:r>
      <w:r w:rsidR="00BB4C53" w:rsidRPr="00BB4C53">
        <w:t xml:space="preserve">ome fish were moved between holding tanks to maintain </w:t>
      </w:r>
      <w:r w:rsidR="00BB4C53">
        <w:t xml:space="preserve">similar </w:t>
      </w:r>
      <w:r w:rsidR="00BB4C53" w:rsidRPr="00BB4C53">
        <w:t xml:space="preserve">densities, whereas during the experiments fish were not moved to avoid altering their social environment. Nonetheless, </w:t>
      </w:r>
      <w:r w:rsidR="00BB4C53">
        <w:t xml:space="preserve">fish </w:t>
      </w:r>
      <w:r w:rsidR="00BB4C53" w:rsidRPr="00BB4C53">
        <w:t>densities stayed relatively constant between tanks</w:t>
      </w:r>
      <w:r w:rsidR="00BB4C53">
        <w:t xml:space="preserve"> until to end of the experimental period.</w:t>
      </w:r>
    </w:p>
    <w:p w14:paraId="2EC2EAC2" w14:textId="0AE9ED8D" w:rsidR="00A72A80" w:rsidRDefault="00A72A80" w:rsidP="002371C8"/>
    <w:p w14:paraId="74BE5923" w14:textId="5F6B71B2" w:rsidR="003911DE" w:rsidRDefault="00A72A80" w:rsidP="003920AB">
      <w:r>
        <w:t xml:space="preserve">The </w:t>
      </w:r>
      <w:r w:rsidRPr="00A72A80">
        <w:rPr>
          <w:i/>
        </w:rPr>
        <w:t>Activity</w:t>
      </w:r>
      <w:r>
        <w:t xml:space="preserve"> assay used a standard open field</w:t>
      </w:r>
      <w:r w:rsidR="00D824D6">
        <w:t xml:space="preserve"> </w:t>
      </w:r>
      <w:r w:rsidR="007418DE">
        <w:t>design</w:t>
      </w:r>
      <w:r w:rsidR="008B40F4">
        <w:t xml:space="preserve"> to measure activity and boldness-exploratory (</w:t>
      </w:r>
      <w:r w:rsidR="007418DE">
        <w:t>or</w:t>
      </w:r>
      <w:r w:rsidR="008B40F4">
        <w:t xml:space="preserve"> risk-taking) traits in a novel environment</w:t>
      </w:r>
      <w:r w:rsidR="009D5FC0">
        <w:t xml:space="preserve"> </w:t>
      </w:r>
      <w:r w:rsidR="003911DE">
        <w:t xml:space="preserve">(Fig 1A) </w:t>
      </w:r>
      <w:r w:rsidR="008B40F4">
        <w:fldChar w:fldCharType="begin"/>
      </w:r>
      <w:r w:rsidR="00F110AC">
        <w:instrText xml:space="preserve"> ADDIN ZOTERO_ITEM CSL_CITATION {"citationID":"VVeiUCiE","properties":{"formattedCitation":"(Toms et al., 2010)","plainCitation":"(Toms et al., 2010)","noteIndex":0},"citationItems":[{"id":240,"uris":["http://zotero.org/users/5224473/items/SK8SIIB7"],"uri":["http://zotero.org/users/5224473/items/SK8SIIB7"],"itemData":{"id":240,"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8B40F4">
        <w:fldChar w:fldCharType="separate"/>
      </w:r>
      <w:r w:rsidR="00402F4D" w:rsidRPr="00402F4D">
        <w:t>(Toms et al., 2010)</w:t>
      </w:r>
      <w:r w:rsidR="008B40F4">
        <w:fldChar w:fldCharType="end"/>
      </w:r>
      <w:r w:rsidR="008B40F4">
        <w:t>. I</w:t>
      </w:r>
      <w:r w:rsidR="007418DE">
        <w:t>ndividual fish</w:t>
      </w:r>
      <w:r w:rsidR="008B40F4">
        <w:t xml:space="preserve"> </w:t>
      </w:r>
      <w:r w:rsidR="007418DE">
        <w:t>were</w:t>
      </w:r>
      <w:r w:rsidR="00BE6111">
        <w:t xml:space="preserve"> selected blindly </w:t>
      </w:r>
      <w:r w:rsidR="00D76465">
        <w:t xml:space="preserve">using dip nets </w:t>
      </w:r>
      <w:r w:rsidR="00BE6111">
        <w:t xml:space="preserve">from housing tanks and </w:t>
      </w:r>
      <w:r w:rsidR="008B40F4">
        <w:t xml:space="preserve">placed into </w:t>
      </w:r>
      <w:r w:rsidR="00C658CC">
        <w:t xml:space="preserve">a </w:t>
      </w:r>
      <w:r w:rsidR="008B40F4">
        <w:t xml:space="preserve">novel </w:t>
      </w:r>
      <w:r w:rsidR="00C658CC">
        <w:t>are</w:t>
      </w:r>
      <w:r w:rsidR="007418DE">
        <w:t>n</w:t>
      </w:r>
      <w:r w:rsidR="00C658CC">
        <w:t>a using</w:t>
      </w:r>
      <w:r w:rsidR="00BE6111">
        <w:t xml:space="preserve"> small</w:t>
      </w:r>
      <w:r w:rsidR="00C658CC">
        <w:t>er plastic</w:t>
      </w:r>
      <w:r w:rsidR="00BE6111">
        <w:t xml:space="preserve"> transport </w:t>
      </w:r>
      <w:r w:rsidR="00C658CC">
        <w:t>tubs</w:t>
      </w:r>
      <w:r w:rsidR="00BE6111">
        <w:t xml:space="preserve"> (</w:t>
      </w:r>
      <w:r w:rsidR="00C658CC">
        <w:t>24 x 34 cm</w:t>
      </w:r>
      <w:r w:rsidR="00BE6111">
        <w:t>)</w:t>
      </w:r>
      <w:r w:rsidR="00C658CC">
        <w:t xml:space="preserve"> to minimise stress by ensuring that fish remain entirely in water as they are moved into the novel arena. </w:t>
      </w:r>
      <w:r w:rsidR="00581E2E">
        <w:t xml:space="preserve">Eight identical </w:t>
      </w:r>
      <w:r w:rsidR="00C658CC">
        <w:t>arenas</w:t>
      </w:r>
      <w:r w:rsidR="00581E2E">
        <w:t xml:space="preserve"> were used, which are</w:t>
      </w:r>
      <w:r w:rsidR="00C658CC">
        <w:t xml:space="preserve"> </w:t>
      </w:r>
      <w:r w:rsidR="00581E2E">
        <w:t>identical</w:t>
      </w:r>
      <w:r w:rsidR="00C658CC">
        <w:t xml:space="preserve"> opaque white PET plastic </w:t>
      </w:r>
      <w:r w:rsidR="00581E2E">
        <w:t xml:space="preserve">boxes </w:t>
      </w:r>
      <w:r w:rsidR="00C658CC">
        <w:t>(</w:t>
      </w:r>
      <w:r w:rsidR="007418DE">
        <w:t xml:space="preserve">internal dimensions at its base = </w:t>
      </w:r>
      <w:r w:rsidR="00C658CC">
        <w:t>32.25 x 49.25 cm</w:t>
      </w:r>
      <w:r w:rsidR="007418DE">
        <w:t>, height = 21 cm, filled to 10 cm depth</w:t>
      </w:r>
      <w:r w:rsidR="00C658CC">
        <w:t>)</w:t>
      </w:r>
      <w:r w:rsidR="00581E2E">
        <w:t xml:space="preserve">. The eight arenas </w:t>
      </w:r>
      <w:r w:rsidR="00C658CC">
        <w:t xml:space="preserve">are arranged in a 2 x 4 grid </w:t>
      </w:r>
      <w:r w:rsidR="00581E2E">
        <w:t xml:space="preserve">under a standard laboratory fluorescent light </w:t>
      </w:r>
      <w:r w:rsidR="00520FC1">
        <w:t xml:space="preserve">in an area separated by a curtain, </w:t>
      </w:r>
      <w:r w:rsidR="00581E2E">
        <w:t xml:space="preserve">so arenas </w:t>
      </w:r>
      <w:proofErr w:type="gramStart"/>
      <w:r w:rsidR="00581E2E">
        <w:t>has</w:t>
      </w:r>
      <w:proofErr w:type="gramEnd"/>
      <w:r w:rsidR="00581E2E">
        <w:t xml:space="preserve"> consistent light conditions (</w:t>
      </w:r>
      <w:r w:rsidR="00D92A56" w:rsidRPr="00D92A56">
        <w:t xml:space="preserve">~ </w:t>
      </w:r>
      <w:r w:rsidR="00D92A56">
        <w:t>45</w:t>
      </w:r>
      <w:r w:rsidR="00581E2E">
        <w:t xml:space="preserve"> lux)</w:t>
      </w:r>
      <w:r w:rsidR="00520FC1">
        <w:t xml:space="preserve"> and external sound/light effects were negligible</w:t>
      </w:r>
      <w:r w:rsidR="00581E2E">
        <w:t>.</w:t>
      </w:r>
      <w:r w:rsidR="007418DE">
        <w:t xml:space="preserve"> Behaviour is filmed using a modified web camera (</w:t>
      </w:r>
      <w:r w:rsidR="007418DE" w:rsidRPr="007418DE">
        <w:t>Logitech BRIO 4K Ultra HD webcam</w:t>
      </w:r>
      <w:r w:rsidR="007418DE">
        <w:t xml:space="preserve">, Logitech, </w:t>
      </w:r>
      <w:r w:rsidR="007418DE" w:rsidRPr="007418DE">
        <w:t>Switzerland</w:t>
      </w:r>
      <w:r w:rsidR="007418DE">
        <w:t xml:space="preserve">), positioned centrally 2 m above the arenas. </w:t>
      </w:r>
      <w:r w:rsidR="00D76465">
        <w:t>B</w:t>
      </w:r>
      <w:r w:rsidR="00D76465" w:rsidRPr="00D76465">
        <w:t>ehaviour is tracked for 20 minutes</w:t>
      </w:r>
      <w:r w:rsidR="00D76465">
        <w:t>, following</w:t>
      </w:r>
      <w:r w:rsidR="00D76465" w:rsidRPr="00D76465">
        <w:t xml:space="preserve"> </w:t>
      </w:r>
      <w:r w:rsidR="00D76465">
        <w:t>a</w:t>
      </w:r>
      <w:r w:rsidR="007418DE">
        <w:t xml:space="preserve"> </w:t>
      </w:r>
      <w:proofErr w:type="gramStart"/>
      <w:r w:rsidR="00D76465">
        <w:t>5</w:t>
      </w:r>
      <w:r w:rsidR="007418DE">
        <w:t xml:space="preserve"> minute</w:t>
      </w:r>
      <w:proofErr w:type="gramEnd"/>
      <w:r w:rsidR="007418DE">
        <w:t xml:space="preserve"> acclimation period </w:t>
      </w:r>
      <w:r w:rsidR="00D76465">
        <w:t>that is intended</w:t>
      </w:r>
      <w:r w:rsidR="007418DE">
        <w:t xml:space="preserve"> to limit any acute effects on behaviour</w:t>
      </w:r>
      <w:r w:rsidR="00D76465">
        <w:t xml:space="preserve"> due to their netting from holding tanks and introduction into the </w:t>
      </w:r>
      <w:r w:rsidR="007418DE">
        <w:t>arena</w:t>
      </w:r>
      <w:r w:rsidR="00D76465">
        <w:t>s</w:t>
      </w:r>
      <w:r w:rsidR="007418DE">
        <w:t xml:space="preserve">. </w:t>
      </w:r>
      <w:r w:rsidR="003920AB">
        <w:t>To avoid any carryover odour cues between trial round</w:t>
      </w:r>
      <w:r w:rsidR="00D76465">
        <w:t>s</w:t>
      </w:r>
      <w:r w:rsidR="003920AB">
        <w:t>,</w:t>
      </w:r>
      <w:r w:rsidR="007418DE">
        <w:t xml:space="preserve"> arenas are </w:t>
      </w:r>
      <w:r w:rsidR="003920AB">
        <w:t xml:space="preserve">emptied, </w:t>
      </w:r>
      <w:r w:rsidR="007418DE">
        <w:t xml:space="preserve">rinsed with </w:t>
      </w:r>
      <w:r w:rsidR="003920AB">
        <w:t>deionised water and filled with new filtered experimental water</w:t>
      </w:r>
      <w:r w:rsidR="007418DE">
        <w:t xml:space="preserve"> </w:t>
      </w:r>
      <w:r w:rsidR="003920AB">
        <w:t xml:space="preserve">following each trial. </w:t>
      </w:r>
    </w:p>
    <w:p w14:paraId="0F4052D1" w14:textId="77777777" w:rsidR="003911DE" w:rsidRDefault="003911DE" w:rsidP="003920AB"/>
    <w:p w14:paraId="520DCB1D" w14:textId="2CACD072" w:rsidR="003920AB" w:rsidRPr="003920AB" w:rsidRDefault="003920AB" w:rsidP="003920AB">
      <w:r w:rsidRPr="003920AB">
        <w:lastRenderedPageBreak/>
        <w:t xml:space="preserve">Fish movement </w:t>
      </w:r>
      <w:r w:rsidR="00D76465">
        <w:t xml:space="preserve">in the </w:t>
      </w:r>
      <w:r w:rsidR="00D76465" w:rsidRPr="00D76465">
        <w:rPr>
          <w:i/>
        </w:rPr>
        <w:t>Activity</w:t>
      </w:r>
      <w:r w:rsidR="00D76465">
        <w:t xml:space="preserve"> assay </w:t>
      </w:r>
      <w:r>
        <w:t xml:space="preserve">was tracked using </w:t>
      </w:r>
      <w:proofErr w:type="spellStart"/>
      <w:r>
        <w:t>Toxtrac</w:t>
      </w:r>
      <w:proofErr w:type="spellEnd"/>
      <w:r>
        <w:t xml:space="preserve"> v2.90</w:t>
      </w:r>
      <w:r w:rsidRPr="003920AB">
        <w:t xml:space="preserve"> </w:t>
      </w:r>
      <w:r>
        <w:fldChar w:fldCharType="begin"/>
      </w:r>
      <w:r w:rsidR="00F110AC">
        <w:instrText xml:space="preserve"> ADDIN ZOTERO_ITEM CSL_CITATION {"citationID":"VJ8cMyF2","properties":{"formattedCitation":"(Rodriguez et al., 2018)","plainCitation":"(Rodriguez et al., 2018)","noteIndex":0},"citationItems":[{"id":5741,"uris":["http://zotero.org/users/5224473/items/ZU96BULT"],"uri":["http://zotero.org/users/5224473/items/ZU96BULT"],"itemData":{"id":5741,"type":"article-journal","abstract":"Behavioural analysis based on video recording is becoming increasingly popular within research fields such as; ecology, medicine, ecotoxicology and toxicology. However, the programs available to analyse the data, which are free of cost, user-friendly, versatile, robust, fast and provide reliable statistics for different organisms (invertebrates, vertebrates and mammals) are significantly limited. We present an automated open-source executable software (ToxTrac) for image-based tracking that can simultaneously handle several organisms monitored in a laboratory environment. We compare the performance of ToxTrac with current accessible programs on the web. The main advantages of ToxTrac are as follows: (i) no specific knowledge of the geometry of the tracked bodies is needed; (ii) processing speed, ToxTrac can operate at a rate &gt;25 frames per second in HD videos using modern computers; (iii) simultaneous tracking of multiple organisms in multiple arenas; (iv) integrated distortion correction and camera calibration; (v) robust against false positives; (vi) preservation of individual identification; (vii) useful statistics and heat maps in real scale are exported in image, text and excel formats. ToxTrac can be used for high speed tracking of insects, fish, rodents or other species, and provides useful locomotor information in animal behavior experiments. Download ToxTrac here: https://toxtrac.sourceforge.io (Current version v2.61).","container-title":"Methods in Ecology and Evolution","DOI":"10.1111/2041-210X.12874","ISSN":"2041-210X","issue":"3","language":"en","note":"_eprint: https://besjournals.onlinelibrary.wiley.com/doi/pdf/10.1111/2041-210X.12874","page":"460-464","source":"Wiley Online Library","title":"ToxTrac: A fast and robust software for tracking organisms","title-short":"ToxTrac","volume":"9","author":[{"family":"Rodriguez","given":"Alvaro"},{"family":"Zhang","given":"Hanqing"},{"family":"Klaminder","given":"Jonatan"},{"family":"Brodin","given":"Tomas"},{"family":"Andersson","given":"Patrik L."},{"family":"Andersson","given":"Magnus"}],"issued":{"date-parts":[["2018"]]}}}],"schema":"https://github.com/citation-style-language/schema/raw/master/csl-citation.json"} </w:instrText>
      </w:r>
      <w:r>
        <w:fldChar w:fldCharType="separate"/>
      </w:r>
      <w:r w:rsidRPr="003920AB">
        <w:t>(Rodriguez et al., 2018)</w:t>
      </w:r>
      <w:r>
        <w:fldChar w:fldCharType="end"/>
      </w:r>
      <w:r w:rsidRPr="003920AB">
        <w:t xml:space="preserve">. To </w:t>
      </w:r>
      <w:r>
        <w:t>minimize</w:t>
      </w:r>
      <w:r w:rsidRPr="003920AB">
        <w:t xml:space="preserve"> among-arena </w:t>
      </w:r>
      <w:r>
        <w:t>variation</w:t>
      </w:r>
      <w:r w:rsidRPr="003920AB">
        <w:t xml:space="preserve"> due to parallax distortions, pixel/mm ratios for each arena were calculated </w:t>
      </w:r>
      <w:r>
        <w:t>using ImageJ v1.52a</w:t>
      </w:r>
      <w:r w:rsidRPr="003920AB">
        <w:t xml:space="preserve"> </w:t>
      </w:r>
      <w:r>
        <w:fldChar w:fldCharType="begin"/>
      </w:r>
      <w:r w:rsidR="00F110AC">
        <w:instrText xml:space="preserve"> ADDIN ZOTERO_ITEM CSL_CITATION {"citationID":"dtj0ASiG","properties":{"formattedCitation":"(Schneider et al., 2012)","plainCitation":"(Schneider et al., 2012)","noteIndex":0},"citationItems":[{"id":6738,"uris":["http://zotero.org/users/5224473/items/7BUGZDIF"],"uri":["http://zotero.org/users/5224473/items/7BUGZDIF"],"itemData":{"id":6738,"type":"article-journal","container-title":"Nature methods","ISSN":"1548-7105","issue":"7","journalAbbreviation":"Nature methods","note":"publisher: Nature Publishing Group","page":"671-675","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3920AB">
        <w:t>(Schneider et al., 2012)</w:t>
      </w:r>
      <w:r>
        <w:fldChar w:fldCharType="end"/>
      </w:r>
      <w:r>
        <w:t xml:space="preserve"> to manually calibrate each arena for tracking. </w:t>
      </w:r>
      <w:r w:rsidR="00FC4F75">
        <w:t>Variables extracted were those related to their activity level and edge use in the arena (see detail in Table 1), where mo</w:t>
      </w:r>
      <w:r w:rsidR="00520FC1">
        <w:t>r</w:t>
      </w:r>
      <w:r w:rsidR="00FC4F75">
        <w:t xml:space="preserve">e activity in a novel environment and greater use of more exposed central areas is generally considered higher-risk or </w:t>
      </w:r>
      <w:r w:rsidR="00520FC1">
        <w:t>exploratory/bold</w:t>
      </w:r>
      <w:r w:rsidR="00520FC1" w:rsidRPr="00520FC1">
        <w:t xml:space="preserve"> behaviours </w:t>
      </w:r>
      <w:r w:rsidR="00FC4F75">
        <w:fldChar w:fldCharType="begin"/>
      </w:r>
      <w:r w:rsidR="00F110AC">
        <w:instrText xml:space="preserve"> ADDIN ZOTERO_ITEM CSL_CITATION {"citationID":"A4VHq0qN","properties":{"formattedCitation":"(Moran et al., 2016, 2021)","plainCitation":"(Moran et al., 2016, 2021)","noteIndex":0},"citationItems":[{"id":4282,"uris":["http://zotero.org/users/5224473/items/PFJIBXQM"],"uri":["http://zotero.org/users/5224473/items/PFJIBXQM"],"itemData":{"id":4282,"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940,"uris":["http://zotero.org/users/5224473/items/Y3R6KHTV"],"uri":["http://zotero.org/users/5224473/items/Y3R6KHTV"],"itemData":{"id":5940,"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rsidR="00FC4F75">
        <w:fldChar w:fldCharType="separate"/>
      </w:r>
      <w:r w:rsidR="00FC4F75" w:rsidRPr="00FC4F75">
        <w:t>(Moran et al., 2016, 2021)</w:t>
      </w:r>
      <w:r w:rsidR="00FC4F75">
        <w:fldChar w:fldCharType="end"/>
      </w:r>
      <w:r w:rsidR="00FC4F75">
        <w:t>.</w:t>
      </w:r>
    </w:p>
    <w:p w14:paraId="358340A6" w14:textId="77777777" w:rsidR="003920AB" w:rsidRDefault="003920AB" w:rsidP="002371C8"/>
    <w:p w14:paraId="1F088931" w14:textId="717022FA" w:rsidR="00C947F2" w:rsidRDefault="003920AB" w:rsidP="002371C8">
      <w:r>
        <w:t xml:space="preserve">The </w:t>
      </w:r>
      <w:r>
        <w:rPr>
          <w:i/>
        </w:rPr>
        <w:t>Exploration</w:t>
      </w:r>
      <w:r>
        <w:t xml:space="preserve"> assay</w:t>
      </w:r>
      <w:r w:rsidR="00CD426B">
        <w:t xml:space="preserve"> used a refuge emergence </w:t>
      </w:r>
      <w:r w:rsidR="00402F4D">
        <w:t xml:space="preserve">design to measure an individual’s willingness to enter and explore an novel environment </w:t>
      </w:r>
      <w:r w:rsidR="003911DE">
        <w:t xml:space="preserve">(Fig 1B) </w:t>
      </w:r>
      <w:r w:rsidR="00402F4D">
        <w:fldChar w:fldCharType="begin"/>
      </w:r>
      <w:r w:rsidR="00F110AC">
        <w:instrText xml:space="preserve"> ADDIN ZOTERO_ITEM CSL_CITATION {"citationID":"cmfIqqIF","properties":{"formattedCitation":"(Toms et al., 2010)","plainCitation":"(Toms et al., 2010)","noteIndex":0},"citationItems":[{"id":240,"uris":["http://zotero.org/users/5224473/items/SK8SIIB7"],"uri":["http://zotero.org/users/5224473/items/SK8SIIB7"],"itemData":{"id":240,"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402F4D">
        <w:fldChar w:fldCharType="separate"/>
      </w:r>
      <w:r w:rsidR="00402F4D" w:rsidRPr="00402F4D">
        <w:t>(Toms et al., 2010)</w:t>
      </w:r>
      <w:r w:rsidR="00402F4D">
        <w:fldChar w:fldCharType="end"/>
      </w:r>
      <w:r w:rsidR="00402F4D">
        <w:t>. Individual fish were introduced into an (</w:t>
      </w:r>
      <w:r w:rsidR="00402F4D" w:rsidRPr="00520FC1">
        <w:rPr>
          <w:highlight w:val="yellow"/>
        </w:rPr>
        <w:t>… x …</w:t>
      </w:r>
      <w:r w:rsidR="00402F4D">
        <w:t xml:space="preserve"> cm) enclosed refuge at one end of a narrow arena</w:t>
      </w:r>
      <w:r w:rsidR="003911DE">
        <w:t xml:space="preserve"> (</w:t>
      </w:r>
      <w:r w:rsidR="003911DE" w:rsidRPr="00520FC1">
        <w:rPr>
          <w:highlight w:val="yellow"/>
        </w:rPr>
        <w:t>… x …</w:t>
      </w:r>
      <w:r w:rsidR="003911DE">
        <w:t xml:space="preserve"> cm</w:t>
      </w:r>
      <w:r w:rsidR="00C947F2">
        <w:t xml:space="preserve">, water depth = </w:t>
      </w:r>
      <w:r w:rsidR="00C947F2" w:rsidRPr="00C947F2">
        <w:rPr>
          <w:highlight w:val="yellow"/>
        </w:rPr>
        <w:t>…</w:t>
      </w:r>
      <w:r w:rsidR="003911DE">
        <w:t>)</w:t>
      </w:r>
      <w:r w:rsidR="00402F4D">
        <w:t>.</w:t>
      </w:r>
      <w:r w:rsidR="003911DE">
        <w:t xml:space="preserve"> Five parallel exploration arenas were used, with black opaque acrylic walls </w:t>
      </w:r>
      <w:r w:rsidR="00520FC1">
        <w:t>between each arena, and sand lining the bottom of the arenas (0.5 – 1 mm white grain</w:t>
      </w:r>
      <w:r w:rsidR="00C947F2">
        <w:t xml:space="preserve"> sand,</w:t>
      </w:r>
      <w:r w:rsidR="00C947F2" w:rsidRPr="00C947F2">
        <w:t xml:space="preserve"> </w:t>
      </w:r>
      <w:r w:rsidR="00C947F2">
        <w:t xml:space="preserve">2 – 3 mm depth). </w:t>
      </w:r>
      <w:r w:rsidR="003911DE">
        <w:t xml:space="preserve">After an extended </w:t>
      </w:r>
      <w:proofErr w:type="gramStart"/>
      <w:r w:rsidR="003911DE">
        <w:t>10 minute</w:t>
      </w:r>
      <w:proofErr w:type="gramEnd"/>
      <w:r w:rsidR="003911DE">
        <w:t xml:space="preserve"> acclimation period, t</w:t>
      </w:r>
      <w:r w:rsidR="00402F4D">
        <w:t>he p</w:t>
      </w:r>
      <w:r w:rsidR="003911DE">
        <w:t>artitions separating the refuge</w:t>
      </w:r>
      <w:r w:rsidR="00402F4D">
        <w:t xml:space="preserve"> from the ar</w:t>
      </w:r>
      <w:r w:rsidR="003911DE">
        <w:t>ena were able to be removed simultaneously from a position behind the refuges, so that fish were blind to the observer</w:t>
      </w:r>
      <w:r w:rsidR="00520FC1">
        <w:t>’s movements</w:t>
      </w:r>
      <w:r w:rsidR="003911DE">
        <w:t xml:space="preserve">. </w:t>
      </w:r>
      <w:r w:rsidR="00C947F2">
        <w:t xml:space="preserve">Behaviour was then filmed as above for 45 minutes, with the camera positioned centrally 1.5 m above the arenas. </w:t>
      </w:r>
      <w:r w:rsidR="00C947F2" w:rsidRPr="00C947F2">
        <w:rPr>
          <w:i/>
        </w:rPr>
        <w:t>Exploration</w:t>
      </w:r>
      <w:r w:rsidR="00C947F2">
        <w:t xml:space="preserve"> arenas in this assay are connected to an inflow (approximately </w:t>
      </w:r>
      <w:r w:rsidR="00C947F2" w:rsidRPr="00C947F2">
        <w:rPr>
          <w:highlight w:val="yellow"/>
        </w:rPr>
        <w:t>… L/min</w:t>
      </w:r>
      <w:r w:rsidR="00C947F2">
        <w:t xml:space="preserve"> from the refuge end) so that filtered experimental water is continuously introduced through the trial period, and arenas are also complete flushed through with filtered water between trials to avoid carryover effects between trial rounds.</w:t>
      </w:r>
    </w:p>
    <w:p w14:paraId="5E145B96" w14:textId="77777777" w:rsidR="00C947F2" w:rsidRDefault="00C947F2" w:rsidP="002371C8"/>
    <w:p w14:paraId="5B4BA4D1" w14:textId="16D5DC35" w:rsidR="00B87FB7" w:rsidRDefault="003911DE" w:rsidP="002371C8">
      <w:r>
        <w:t xml:space="preserve">Behaviour in the </w:t>
      </w:r>
      <w:r>
        <w:rPr>
          <w:i/>
        </w:rPr>
        <w:t>Exploration</w:t>
      </w:r>
      <w:r>
        <w:t xml:space="preserve"> assay was manually scored from videos, </w:t>
      </w:r>
      <w:r w:rsidR="00520FC1">
        <w:t xml:space="preserve">such as the latency to emerge and reach the endpoint of the arena (Table 1). </w:t>
      </w:r>
      <w:r w:rsidR="0002722B">
        <w:t>Where fish are</w:t>
      </w:r>
      <w:r w:rsidR="00520FC1">
        <w:t xml:space="preserve"> faster to enter and</w:t>
      </w:r>
      <w:r w:rsidR="0002722B">
        <w:t>/or</w:t>
      </w:r>
      <w:r w:rsidR="00520FC1">
        <w:t xml:space="preserve"> explore </w:t>
      </w:r>
      <w:r w:rsidR="0002722B">
        <w:t>a novel environment</w:t>
      </w:r>
      <w:r w:rsidR="00520FC1">
        <w:t xml:space="preserve"> are generally considered</w:t>
      </w:r>
      <w:r>
        <w:t xml:space="preserve"> </w:t>
      </w:r>
      <w:r w:rsidR="00520FC1" w:rsidRPr="00520FC1">
        <w:t xml:space="preserve">higher-risk or </w:t>
      </w:r>
      <w:r w:rsidR="00520FC1">
        <w:t>more exploratory/bold</w:t>
      </w:r>
      <w:r w:rsidR="00520FC1" w:rsidRPr="00520FC1">
        <w:t xml:space="preserve"> </w:t>
      </w:r>
      <w:r w:rsidR="00520FC1" w:rsidRPr="00520FC1">
        <w:lastRenderedPageBreak/>
        <w:t xml:space="preserve">behaviours </w:t>
      </w:r>
      <w:r>
        <w:fldChar w:fldCharType="begin"/>
      </w:r>
      <w:r w:rsidR="00F110AC">
        <w:instrText xml:space="preserve"> ADDIN ZOTERO_ITEM CSL_CITATION {"citationID":"ZE7LM3It","properties":{"formattedCitation":"(Moran et al., 2016, 2021)","plainCitation":"(Moran et al., 2016, 2021)","noteIndex":0},"citationItems":[{"id":4282,"uris":["http://zotero.org/users/5224473/items/PFJIBXQM"],"uri":["http://zotero.org/users/5224473/items/PFJIBXQM"],"itemData":{"id":4282,"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940,"uris":["http://zotero.org/users/5224473/items/Y3R6KHTV"],"uri":["http://zotero.org/users/5224473/items/Y3R6KHTV"],"itemData":{"id":5940,"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w:t>
      </w:r>
      <w:r w:rsidR="00C947F2">
        <w:t xml:space="preserve"> </w:t>
      </w:r>
      <w:r w:rsidR="00BB4C53">
        <w:t xml:space="preserve">Fish were fed on the day before each trial to ensure satiation levels were consistent. </w:t>
      </w:r>
      <w:r w:rsidR="007B136C">
        <w:t xml:space="preserve">After each assay, fish were weighed and had their PIT tag number recorded to confirm their individual </w:t>
      </w:r>
      <w:proofErr w:type="gramStart"/>
      <w:r w:rsidR="007B136C">
        <w:t>identity, and</w:t>
      </w:r>
      <w:proofErr w:type="gramEnd"/>
      <w:r w:rsidR="007B136C">
        <w:t xml:space="preserve"> were inspected for any physical injuries or general lethargy that may impact their behaviour in the trials. </w:t>
      </w:r>
      <w:r w:rsidR="00C947F2">
        <w:t xml:space="preserve">Both </w:t>
      </w:r>
      <w:r w:rsidR="007B136C">
        <w:t>assays were repeated three times at one</w:t>
      </w:r>
      <w:r w:rsidR="00C947F2">
        <w:t xml:space="preserve"> week intervals, with </w:t>
      </w:r>
      <w:r w:rsidR="00C947F2">
        <w:rPr>
          <w:i/>
        </w:rPr>
        <w:t xml:space="preserve">Exploration </w:t>
      </w:r>
      <w:r w:rsidR="00C947F2" w:rsidRPr="00C947F2">
        <w:t xml:space="preserve">assays </w:t>
      </w:r>
      <w:r w:rsidR="00C947F2">
        <w:t>run</w:t>
      </w:r>
      <w:r w:rsidR="00C947F2" w:rsidRPr="00C947F2">
        <w:t xml:space="preserve"> </w:t>
      </w:r>
      <w:r w:rsidR="007B136C">
        <w:t>two</w:t>
      </w:r>
      <w:r w:rsidR="00C947F2" w:rsidRPr="00C947F2">
        <w:t xml:space="preserve"> days after </w:t>
      </w:r>
      <w:r w:rsidR="007B136C" w:rsidRPr="007B136C">
        <w:rPr>
          <w:i/>
        </w:rPr>
        <w:t>Activity</w:t>
      </w:r>
      <w:r w:rsidR="007B136C">
        <w:t xml:space="preserve"> assays to limit </w:t>
      </w:r>
      <w:r w:rsidR="00BB4C53">
        <w:t>the influence</w:t>
      </w:r>
      <w:r w:rsidR="007B136C">
        <w:t xml:space="preserve"> </w:t>
      </w:r>
      <w:r w:rsidR="0002722B">
        <w:t>residual</w:t>
      </w:r>
      <w:r w:rsidR="007B136C">
        <w:t xml:space="preserve"> effects between trials </w:t>
      </w:r>
      <w:r w:rsidR="00BB4C53">
        <w:fldChar w:fldCharType="begin"/>
      </w:r>
      <w:r w:rsidR="00F110AC">
        <w:instrText xml:space="preserve"> ADDIN ZOTERO_ITEM CSL_CITATION {"citationID":"ggOQ0aOi","properties":{"formattedCitation":"(Bell, 2013)","plainCitation":"(Bell, 2013)","noteIndex":0},"citationItems":[{"id":6733,"uris":["http://zotero.org/users/5224473/items/D544EXCI"],"uri":["http://zotero.org/users/5224473/items/D544EXCI"],"itemData":{"id":6733,"type":"article-journal","abstract":"There is a growing interest among behavioral ecologists in behavioral syndromes and animal personality. Studies of behavioral syndromes repeatedly measure the same individuals to quantify within-individual consistency and between-individual variation in behavior. Often these studies measure behavior in different contexts or in different behavioral assays to determine whether individual differences in behavior in one context are related to behavior in other contexts, that is, a behavioral syndrome. For studies of behavioral syndromes, there is not universal agreement about whether it is preferable to randomize the order of different assays or to administer them in a fixed order. Here, I articulate the advantages and disadvantages of testing in a randomized or fixed order and offer some recommendations according to the goals and power of the experiment. In general, studies using within-subjects designs that are primarily interested in mean-level differences between treatments should randomize the order that individuals experience different treatments. Under certain conditions, studies of behavioral syndromes should also administer the assays in a randomized order, but only if the study is sufficiently powerful to statistically account for carryover and period effects. If the experimenter is interested in behavioral syndromes that are caused by carryovers, it is often preferable to test in a fixed order. If the experimenter wants to guard against carryovers, but the experiment is not sufficiently powerful to account for carryover and period effects, then a compromise is to test in a fixed order, but to test individuals in the context that is most likely to affect subsequent behavior last.","container-title":"Behavioral Ecology","DOI":"10.1093/beheco/ars148","ISSN":"1045-2249","issue":"1","journalAbbreviation":"Behavioral Ecology","page":"16-20","source":"Silverchair","title":"Randomized or fixed order for studies of behavioral syndromes?","volume":"24","author":[{"family":"Bell","given":"Alison"}],"issued":{"date-parts":[["2013",1,1]]}}}],"schema":"https://github.com/citation-style-language/schema/raw/master/csl-citation.json"} </w:instrText>
      </w:r>
      <w:r w:rsidR="00BB4C53">
        <w:fldChar w:fldCharType="separate"/>
      </w:r>
      <w:r w:rsidR="00BB4C53" w:rsidRPr="00BB4C53">
        <w:t>(Bell, 2013)</w:t>
      </w:r>
      <w:r w:rsidR="00BB4C53">
        <w:fldChar w:fldCharType="end"/>
      </w:r>
      <w:r w:rsidR="007B136C">
        <w:t>.</w:t>
      </w:r>
      <w:r w:rsidR="0002722B">
        <w:t xml:space="preserve"> </w:t>
      </w:r>
    </w:p>
    <w:p w14:paraId="5956A21D" w14:textId="77777777" w:rsidR="00FD69F4" w:rsidRPr="00F460CE" w:rsidRDefault="00FD69F4" w:rsidP="002371C8"/>
    <w:p w14:paraId="289A3E6F" w14:textId="0996C6E4" w:rsidR="00F460CE" w:rsidRPr="00625A40" w:rsidRDefault="00B930AF" w:rsidP="0038592C">
      <w:pPr>
        <w:pStyle w:val="Heading3"/>
      </w:pPr>
      <w:r>
        <w:t xml:space="preserve">Statistical </w:t>
      </w:r>
      <w:commentRangeStart w:id="13"/>
      <w:r>
        <w:t>analysis</w:t>
      </w:r>
      <w:commentRangeEnd w:id="13"/>
      <w:r w:rsidR="007B136C">
        <w:rPr>
          <w:rStyle w:val="CommentReference"/>
          <w:i w:val="0"/>
          <w:iCs w:val="0"/>
        </w:rPr>
        <w:commentReference w:id="13"/>
      </w:r>
      <w:commentRangeStart w:id="14"/>
      <w:commentRangeEnd w:id="14"/>
      <w:r w:rsidR="007B136C">
        <w:rPr>
          <w:rStyle w:val="CommentReference"/>
          <w:i w:val="0"/>
          <w:iCs w:val="0"/>
        </w:rPr>
        <w:commentReference w:id="14"/>
      </w:r>
    </w:p>
    <w:p w14:paraId="24DCB74B" w14:textId="585F6A05" w:rsidR="007B136C" w:rsidRDefault="007B136C" w:rsidP="002371C8">
      <w:r>
        <w:t xml:space="preserve">Behavioural </w:t>
      </w:r>
      <w:commentRangeStart w:id="15"/>
      <w:r>
        <w:t>repeatability</w:t>
      </w:r>
      <w:commentRangeEnd w:id="15"/>
      <w:r w:rsidR="008E042F">
        <w:rPr>
          <w:rStyle w:val="CommentReference"/>
        </w:rPr>
        <w:commentReference w:id="15"/>
      </w:r>
      <w:r>
        <w:t xml:space="preserve"> </w:t>
      </w:r>
    </w:p>
    <w:p w14:paraId="2A52374B" w14:textId="1E4C6A57" w:rsidR="007B136C" w:rsidRDefault="007B136C" w:rsidP="002371C8"/>
    <w:p w14:paraId="749845BF" w14:textId="77777777" w:rsidR="007B136C" w:rsidRDefault="007B136C" w:rsidP="002371C8"/>
    <w:p w14:paraId="45DF0623" w14:textId="1DA6FD5A"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4975F8F5" w:rsidR="00EC4A7E" w:rsidRDefault="007F3FA1" w:rsidP="002371C8">
      <w:r>
        <w:t>Discrimination factor (</w:t>
      </w:r>
      <w:r w:rsidRPr="007F3FA1">
        <w:rPr>
          <w:highlight w:val="magenta"/>
        </w:rPr>
        <w:t>see supplementary materials S4</w:t>
      </w:r>
      <w:commentRangeStart w:id="16"/>
      <w:r>
        <w:t>)</w:t>
      </w:r>
      <w:commentRangeEnd w:id="16"/>
      <w:r w:rsidR="00DC00B2">
        <w:rPr>
          <w:rStyle w:val="CommentReference"/>
        </w:rPr>
        <w:commentReference w:id="16"/>
      </w:r>
    </w:p>
    <w:p w14:paraId="2BF63D39" w14:textId="7C0BA037" w:rsidR="007F2BE6" w:rsidRPr="007E64AE" w:rsidRDefault="007F2BE6" w:rsidP="002371C8"/>
    <w:p w14:paraId="61682F87" w14:textId="45C6B198" w:rsidR="00552D36" w:rsidRPr="007E64AE" w:rsidRDefault="00552D36" w:rsidP="00F47B6B">
      <w:pPr>
        <w:pStyle w:val="Heading2"/>
      </w:pPr>
      <w:r w:rsidRPr="007E64AE">
        <w:t>Results</w:t>
      </w:r>
    </w:p>
    <w:p w14:paraId="1D53F9C5" w14:textId="5E72A0FA" w:rsidR="00552D36" w:rsidRDefault="00552D36" w:rsidP="002371C8"/>
    <w:p w14:paraId="6E96893C" w14:textId="7581A374" w:rsidR="00633AAE" w:rsidRDefault="00633AAE" w:rsidP="002371C8">
      <w:r>
        <w:t>Trophic variation for round gobies was higher in magnitude for δ13C than</w:t>
      </w:r>
      <w:r w:rsidRPr="00633AAE">
        <w:t xml:space="preserve"> δ15N</w:t>
      </w:r>
      <w:r>
        <w:t xml:space="preserve">, suggesting that differential resource is the primary source of variation within the population. </w:t>
      </w:r>
    </w:p>
    <w:p w14:paraId="0968A2A3" w14:textId="77777777" w:rsidR="00633AAE" w:rsidRDefault="00633AAE" w:rsidP="002371C8"/>
    <w:p w14:paraId="2B370A6D" w14:textId="77777777" w:rsidR="00633AAE" w:rsidRPr="007E64AE" w:rsidRDefault="00633AAE" w:rsidP="002371C8"/>
    <w:p w14:paraId="0C9896E9" w14:textId="19427C04" w:rsidR="00552D36" w:rsidRPr="007E64AE" w:rsidRDefault="00552D36" w:rsidP="00F47B6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F47B6B">
      <w:pPr>
        <w:pStyle w:val="Heading2"/>
      </w:pPr>
      <w:r w:rsidRPr="007E64AE">
        <w:t>Acknowledgements</w:t>
      </w:r>
    </w:p>
    <w:p w14:paraId="38CBF724" w14:textId="06B3C0B5" w:rsidR="00552D36" w:rsidRDefault="00A93F91" w:rsidP="002371C8">
      <w:pPr>
        <w:rPr>
          <w:lang w:val="en-US"/>
        </w:rPr>
      </w:pPr>
      <w:r w:rsidRPr="00A93F91">
        <w:rPr>
          <w:lang w:val="en"/>
        </w:rPr>
        <w:t xml:space="preserve">This project has received funding from the European Union’s Horizon 2020 research and innovation programme under the Marie </w:t>
      </w:r>
      <w:proofErr w:type="spellStart"/>
      <w:r w:rsidRPr="00A93F91">
        <w:rPr>
          <w:lang w:val="en"/>
        </w:rPr>
        <w:t>Sklodowska</w:t>
      </w:r>
      <w:proofErr w:type="spellEnd"/>
      <w:r w:rsidRPr="00A93F91">
        <w:rPr>
          <w:lang w:val="en"/>
        </w:rPr>
        <w:t xml:space="preserve">-Curie grant agreement No 836937. The </w:t>
      </w:r>
      <w:r w:rsidRPr="00A93F91">
        <w:rPr>
          <w:lang w:val="en"/>
        </w:rPr>
        <w:lastRenderedPageBreak/>
        <w:t xml:space="preserve">Centre for Ocean Life is a VKR center of excellence supported by the </w:t>
      </w:r>
      <w:proofErr w:type="spellStart"/>
      <w:r w:rsidRPr="00A93F91">
        <w:rPr>
          <w:lang w:val="en"/>
        </w:rPr>
        <w:t>Villum</w:t>
      </w:r>
      <w:proofErr w:type="spellEnd"/>
      <w:r w:rsidRPr="00A93F91">
        <w:rPr>
          <w:lang w:val="en"/>
        </w:rPr>
        <w:t xml:space="preserve"> foundation.</w:t>
      </w:r>
      <w:r>
        <w:t xml:space="preserve"> </w:t>
      </w:r>
      <w:r w:rsidR="00450A4D">
        <w:t xml:space="preserve">All laboratory experiments were authorized by the </w:t>
      </w:r>
      <w:r w:rsidR="00450A4D" w:rsidRPr="00A93F91">
        <w:rPr>
          <w:lang w:val="en-US"/>
        </w:rPr>
        <w:t>Danish Animal Experiments Inspectorate (</w:t>
      </w:r>
      <w:proofErr w:type="spellStart"/>
      <w:r w:rsidR="00450A4D" w:rsidRPr="00A93F91">
        <w:rPr>
          <w:lang w:val="en-US"/>
        </w:rPr>
        <w:t>Dyreforsøgstilsynet</w:t>
      </w:r>
      <w:proofErr w:type="spellEnd"/>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8F49421" w14:textId="496281D9" w:rsidR="00C0669B" w:rsidRPr="00A93F91" w:rsidRDefault="00C0669B" w:rsidP="002371C8">
      <w:r>
        <w:rPr>
          <w:lang w:val="en-US"/>
        </w:rPr>
        <w:t>Sarah Wexler</w:t>
      </w:r>
    </w:p>
    <w:p w14:paraId="392D92E3" w14:textId="77777777" w:rsidR="00A93F91" w:rsidRDefault="00A93F91" w:rsidP="002371C8"/>
    <w:p w14:paraId="1C9E5CE2" w14:textId="5DB0EFD5" w:rsidR="00552D36" w:rsidRPr="00552D36" w:rsidRDefault="00552D36" w:rsidP="00F47B6B">
      <w:pPr>
        <w:pStyle w:val="Heading2"/>
      </w:pPr>
      <w:r w:rsidRPr="00552D36">
        <w:t>Author</w:t>
      </w:r>
      <w:r w:rsidR="008B303A">
        <w:t xml:space="preserve"> contributions (</w:t>
      </w:r>
      <w:proofErr w:type="spellStart"/>
      <w:r w:rsidR="008B303A">
        <w:t>CRediT</w:t>
      </w:r>
      <w:proofErr w:type="spellEnd"/>
      <w:r w:rsidR="008B303A">
        <w:t xml:space="preserve"> taxonomy)</w:t>
      </w:r>
    </w:p>
    <w:p w14:paraId="08313303" w14:textId="73A041A3" w:rsidR="00552D36" w:rsidRDefault="00552D36" w:rsidP="002371C8"/>
    <w:p w14:paraId="6603071E" w14:textId="77777777" w:rsidR="00147569" w:rsidRDefault="00147569" w:rsidP="002371C8"/>
    <w:p w14:paraId="316DBE7F" w14:textId="005A5199" w:rsidR="00552D36" w:rsidRDefault="00552D36" w:rsidP="00F47B6B">
      <w:pPr>
        <w:pStyle w:val="Heading2"/>
      </w:pPr>
      <w:r w:rsidRPr="00552D36">
        <w:t>Data</w:t>
      </w:r>
      <w:r>
        <w:t xml:space="preserve"> </w:t>
      </w:r>
      <w:r w:rsidR="00C20BE5">
        <w:t>Availability S</w:t>
      </w:r>
      <w:r w:rsidR="008B303A">
        <w:t>tatement</w:t>
      </w:r>
    </w:p>
    <w:p w14:paraId="24AFAEF9" w14:textId="7E9691E7" w:rsidR="00F47B6B" w:rsidRDefault="003D1081" w:rsidP="00F47B6B">
      <w:r>
        <w:t>A</w:t>
      </w:r>
      <w:r w:rsidRPr="00FE28C9">
        <w:t xml:space="preserve">ll data and code used (including data processing, preparation, analysis and presentation) are available at the Open Science </w:t>
      </w:r>
      <w:r w:rsidRPr="00110979">
        <w:t>Framework (</w:t>
      </w:r>
      <w:hyperlink r:id="rId12" w:history="1"/>
      <w:r w:rsidR="00110979" w:rsidRPr="00110979">
        <w:t>https://osf.io/rnz7q/</w:t>
      </w:r>
      <w:r w:rsidRPr="00110979">
        <w:t>,</w:t>
      </w:r>
      <w:r w:rsidRPr="00FE28C9">
        <w:t xml:space="preserve"> </w:t>
      </w:r>
      <w:proofErr w:type="spellStart"/>
      <w:r w:rsidRPr="00FE28C9">
        <w:t>doi</w:t>
      </w:r>
      <w:proofErr w:type="spellEnd"/>
      <w:r w:rsidRPr="00FE28C9">
        <w:t>:</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716852D6" w14:textId="77777777" w:rsidR="00F47B6B" w:rsidRDefault="00F47B6B" w:rsidP="00F47B6B"/>
    <w:p w14:paraId="05C4B6B7" w14:textId="7881C000" w:rsidR="00F47B6B" w:rsidRPr="00F47B6B" w:rsidRDefault="00F47B6B" w:rsidP="00F47B6B">
      <w:pPr>
        <w:pStyle w:val="Heading2"/>
      </w:pPr>
      <w:r w:rsidRPr="00F47B6B">
        <w:t>Supporting Information</w:t>
      </w:r>
    </w:p>
    <w:p w14:paraId="48D66FB7" w14:textId="744E6335" w:rsidR="00552D36" w:rsidRDefault="00F47B6B" w:rsidP="002371C8">
      <w:r>
        <w:t>S1. Sampling gear and effort</w:t>
      </w:r>
    </w:p>
    <w:p w14:paraId="02167ECF" w14:textId="77777777" w:rsidR="00F47B6B" w:rsidRPr="00F47B6B" w:rsidRDefault="00F47B6B" w:rsidP="00F47B6B">
      <w:pPr>
        <w:pStyle w:val="Heading2"/>
        <w:rPr>
          <w:b w:val="0"/>
        </w:rPr>
      </w:pPr>
      <w:r w:rsidRPr="00F47B6B">
        <w:rPr>
          <w:b w:val="0"/>
        </w:rPr>
        <w:t>S2. Tagging and tissue sampling effects on behaviour</w:t>
      </w:r>
    </w:p>
    <w:p w14:paraId="1BB14BAD" w14:textId="50F477D9" w:rsidR="00F47B6B" w:rsidRPr="00F47B6B" w:rsidRDefault="00F47B6B" w:rsidP="00F47B6B">
      <w:pPr>
        <w:pStyle w:val="Heading2"/>
        <w:rPr>
          <w:b w:val="0"/>
        </w:rPr>
      </w:pPr>
      <w:r w:rsidRPr="00F47B6B">
        <w:rPr>
          <w:b w:val="0"/>
        </w:rPr>
        <w:t>S3. Sensitivity analyses</w:t>
      </w:r>
      <w:r>
        <w:rPr>
          <w:b w:val="0"/>
        </w:rPr>
        <w:t xml:space="preserve"> </w:t>
      </w:r>
      <w:r>
        <w:t>–</w:t>
      </w:r>
      <w:r w:rsidRPr="00F47B6B">
        <w:rPr>
          <w:b w:val="0"/>
        </w:rPr>
        <w:t xml:space="preserve"> Survivorship bias</w:t>
      </w:r>
    </w:p>
    <w:p w14:paraId="7629B04A" w14:textId="09D84D3E" w:rsidR="00F47B6B" w:rsidRDefault="00F47B6B" w:rsidP="002371C8">
      <w:r w:rsidRPr="00F47B6B">
        <w:t>S4. Prey groupings</w:t>
      </w:r>
    </w:p>
    <w:p w14:paraId="61D1B01F" w14:textId="60549CCA" w:rsidR="00F47B6B" w:rsidRDefault="00F47B6B" w:rsidP="002371C8">
      <w:r w:rsidRPr="00F47B6B">
        <w:t>S5. Sensitivity Analysis</w:t>
      </w:r>
      <w:r>
        <w:rPr>
          <w:b/>
        </w:rPr>
        <w:t xml:space="preserve"> </w:t>
      </w:r>
      <w:r>
        <w:t>–</w:t>
      </w:r>
      <w:r w:rsidRPr="00F47B6B">
        <w:rPr>
          <w:b/>
        </w:rPr>
        <w:t xml:space="preserve"> </w:t>
      </w:r>
      <w:r w:rsidRPr="00F47B6B">
        <w:t>Isotopic discrimination factors</w:t>
      </w:r>
    </w:p>
    <w:p w14:paraId="4CD0976A" w14:textId="77777777" w:rsidR="00F47B6B" w:rsidRDefault="00F47B6B" w:rsidP="002371C8"/>
    <w:p w14:paraId="42244AD8" w14:textId="1E9FAFEF" w:rsidR="00552D36" w:rsidRPr="00552D36" w:rsidRDefault="00552D36" w:rsidP="00F47B6B">
      <w:pPr>
        <w:pStyle w:val="Heading2"/>
      </w:pPr>
      <w:r w:rsidRPr="00552D36">
        <w:t>References</w:t>
      </w:r>
    </w:p>
    <w:p w14:paraId="517EFF17" w14:textId="77777777" w:rsidR="00903E64" w:rsidRPr="00903E64" w:rsidRDefault="008117A2" w:rsidP="00903E64">
      <w:pPr>
        <w:pStyle w:val="Bibliography"/>
      </w:pPr>
      <w:r>
        <w:rPr>
          <w:rFonts w:asciiTheme="minorHAnsi" w:hAnsiTheme="minorHAnsi" w:cstheme="minorBidi"/>
          <w:sz w:val="22"/>
          <w:szCs w:val="22"/>
        </w:rPr>
        <w:fldChar w:fldCharType="begin"/>
      </w:r>
      <w:r w:rsidR="00CA13E0">
        <w:instrText xml:space="preserve"> ADDIN ZOTERO_BIBL {"uncited":[],"omitted":[],"custom":[]} CSL_BIBLIOGRAPHY </w:instrText>
      </w:r>
      <w:r>
        <w:rPr>
          <w:rFonts w:asciiTheme="minorHAnsi" w:hAnsiTheme="minorHAnsi" w:cstheme="minorBidi"/>
          <w:sz w:val="22"/>
          <w:szCs w:val="22"/>
        </w:rPr>
        <w:fldChar w:fldCharType="separate"/>
      </w:r>
      <w:r w:rsidR="00903E64" w:rsidRPr="00903E64">
        <w:t xml:space="preserve">Andraso, G., Cowles, J., Colt, R., Patel, J., and Campbell, M. (2011). Ontogenetic changes in pharyngeal morphology correlate with a diet shift from arthropods to dreissenid mussels in round gobies (Neogobius melanostomus). </w:t>
      </w:r>
      <w:r w:rsidR="00903E64" w:rsidRPr="00903E64">
        <w:rPr>
          <w:i/>
          <w:iCs/>
        </w:rPr>
        <w:t>Journal of Great Lakes Research</w:t>
      </w:r>
      <w:r w:rsidR="00903E64" w:rsidRPr="00903E64">
        <w:t xml:space="preserve"> 37, 738–743. doi: 10.1016/j.jglr.2011.07.011.</w:t>
      </w:r>
    </w:p>
    <w:p w14:paraId="100CE60E" w14:textId="77777777" w:rsidR="00903E64" w:rsidRPr="00903E64" w:rsidRDefault="00903E64" w:rsidP="00903E64">
      <w:pPr>
        <w:pStyle w:val="Bibliography"/>
      </w:pPr>
      <w:r w:rsidRPr="00903E64">
        <w:t xml:space="preserve">Azour, F., Deurs, M. van, Behrens, J., Carl, H., Hüssy, K., Greisen, K., et al. (2015). Invasion rate and population characteristics of the round goby Neogobius melanostomus: </w:t>
      </w:r>
      <w:r w:rsidRPr="00903E64">
        <w:lastRenderedPageBreak/>
        <w:t xml:space="preserve">effects of density and invasion history. </w:t>
      </w:r>
      <w:r w:rsidRPr="00903E64">
        <w:rPr>
          <w:i/>
          <w:iCs/>
        </w:rPr>
        <w:t>Aquatic Biology</w:t>
      </w:r>
      <w:r w:rsidRPr="00903E64">
        <w:t xml:space="preserve"> 24, 41–52. doi: 10.3354/ab00634.</w:t>
      </w:r>
    </w:p>
    <w:p w14:paraId="59E2729D" w14:textId="77777777" w:rsidR="00903E64" w:rsidRPr="00903E64" w:rsidRDefault="00903E64" w:rsidP="00903E64">
      <w:pPr>
        <w:pStyle w:val="Bibliography"/>
      </w:pPr>
      <w:r w:rsidRPr="00903E64">
        <w:t xml:space="preserve">Behrens, J. W., Deurs, M. van, and Christensen, E. A. F. (2017). Evaluating dispersal potential of an invasive fish by the use of aerobic scope and osmoregulation capacity. </w:t>
      </w:r>
      <w:r w:rsidRPr="00903E64">
        <w:rPr>
          <w:i/>
          <w:iCs/>
        </w:rPr>
        <w:t>PLOS ONE</w:t>
      </w:r>
      <w:r w:rsidRPr="00903E64">
        <w:t xml:space="preserve"> 12, e0176038. doi: 10.1371/journal.pone.0176038.</w:t>
      </w:r>
    </w:p>
    <w:p w14:paraId="5F53CE78" w14:textId="77777777" w:rsidR="00903E64" w:rsidRPr="00903E64" w:rsidRDefault="00903E64" w:rsidP="00903E64">
      <w:pPr>
        <w:pStyle w:val="Bibliography"/>
      </w:pPr>
      <w:r w:rsidRPr="00903E64">
        <w:t xml:space="preserve">Bell, A. (2013). Randomized or fixed order for studies of behavioral syndromes? </w:t>
      </w:r>
      <w:r w:rsidRPr="00903E64">
        <w:rPr>
          <w:i/>
          <w:iCs/>
        </w:rPr>
        <w:t>Behavioral Ecology</w:t>
      </w:r>
      <w:r w:rsidRPr="00903E64">
        <w:t xml:space="preserve"> 24, 16–20. doi: 10.1093/beheco/ars148.</w:t>
      </w:r>
    </w:p>
    <w:p w14:paraId="2D24BED7" w14:textId="77777777" w:rsidR="00903E64" w:rsidRPr="00903E64" w:rsidRDefault="00903E64" w:rsidP="00903E64">
      <w:pPr>
        <w:pStyle w:val="Bibliography"/>
      </w:pPr>
      <w:r w:rsidRPr="00903E64">
        <w:t xml:space="preserve">Biro, P. A., and Dingemanse, N. J. (2009). Sampling bias resulting from animal personality. </w:t>
      </w:r>
      <w:r w:rsidRPr="00903E64">
        <w:rPr>
          <w:i/>
          <w:iCs/>
        </w:rPr>
        <w:t>Trends in Ecology &amp; Evolution</w:t>
      </w:r>
      <w:r w:rsidRPr="00903E64">
        <w:t xml:space="preserve"> 24, 66–67. doi: 10.1016/j.tree.2008.11.001.</w:t>
      </w:r>
    </w:p>
    <w:p w14:paraId="75BA117F" w14:textId="77777777" w:rsidR="00903E64" w:rsidRPr="00903E64" w:rsidRDefault="00903E64" w:rsidP="00903E64">
      <w:pPr>
        <w:pStyle w:val="Bibliography"/>
      </w:pPr>
      <w:r w:rsidRPr="00903E64">
        <w:t xml:space="preserve">Boecklen, W. J., Yarnes, C. T., Cook, B. A., and James, A. C. (2011). On the Use of Stable Isotopes in Trophic Ecology. </w:t>
      </w:r>
      <w:r w:rsidRPr="00903E64">
        <w:rPr>
          <w:i/>
          <w:iCs/>
        </w:rPr>
        <w:t>Annual Review of Ecology, Evolution, and Systematics</w:t>
      </w:r>
      <w:r w:rsidRPr="00903E64">
        <w:t xml:space="preserve"> 42, 411–440. doi: 10.1146/annurev-ecolsys-102209-144726.</w:t>
      </w:r>
    </w:p>
    <w:p w14:paraId="7E3E3BB4" w14:textId="77777777" w:rsidR="00903E64" w:rsidRPr="00903E64" w:rsidRDefault="00903E64" w:rsidP="00903E64">
      <w:pPr>
        <w:pStyle w:val="Bibliography"/>
      </w:pPr>
      <w:r w:rsidRPr="00903E64">
        <w:t xml:space="preserve">Brauer, M., Behrens, J. W., Christoffersen, M., Hyldig, G., Jacobsen, C., Björnsdottir, K. H., et al. (2020). Seasonal patterns in round goby (Neogobius melanostromus) catch rates, catch composition, and dietary quality. </w:t>
      </w:r>
      <w:r w:rsidRPr="00903E64">
        <w:rPr>
          <w:i/>
          <w:iCs/>
        </w:rPr>
        <w:t>Fisheries Research</w:t>
      </w:r>
      <w:r w:rsidRPr="00903E64">
        <w:t xml:space="preserve"> 222, 105412. doi: 10.1016/j.fishres.2019.105412.</w:t>
      </w:r>
    </w:p>
    <w:p w14:paraId="34857149" w14:textId="77777777" w:rsidR="00903E64" w:rsidRPr="00903E64" w:rsidRDefault="00903E64" w:rsidP="00903E64">
      <w:pPr>
        <w:pStyle w:val="Bibliography"/>
      </w:pPr>
      <w:r w:rsidRPr="00903E64">
        <w:t xml:space="preserve">Britton, J. R., and Busst, G. M. A. (2018). Stable isotope discrimination factors of omnivorous fishes: influence of tissue type, temperature, diet composition and formulated feeds. </w:t>
      </w:r>
      <w:r w:rsidRPr="00903E64">
        <w:rPr>
          <w:i/>
          <w:iCs/>
        </w:rPr>
        <w:t>Hydrobiologia</w:t>
      </w:r>
      <w:r w:rsidRPr="00903E64">
        <w:t xml:space="preserve"> 808, 219–234. doi: 10.1007/s10750-017-3423-9.</w:t>
      </w:r>
    </w:p>
    <w:p w14:paraId="7E57D1F6" w14:textId="77777777" w:rsidR="00903E64" w:rsidRPr="00903E64" w:rsidRDefault="00903E64" w:rsidP="00903E64">
      <w:pPr>
        <w:pStyle w:val="Bibliography"/>
      </w:pPr>
      <w:r w:rsidRPr="00903E64">
        <w:t xml:space="preserve">Caut, S., Angulo, E., and Courchamp, F. (2009). Variation in Discrimination Factors (Δ15N and Δ13C): The Effect of Diet Isotopic Values and Applications for Diet Reconstruction. </w:t>
      </w:r>
      <w:r w:rsidRPr="00903E64">
        <w:rPr>
          <w:i/>
          <w:iCs/>
        </w:rPr>
        <w:t>Journal of Applied Ecology</w:t>
      </w:r>
      <w:r w:rsidRPr="00903E64">
        <w:t xml:space="preserve"> 46, 443–453.</w:t>
      </w:r>
    </w:p>
    <w:p w14:paraId="0A1EBF69" w14:textId="77777777" w:rsidR="00903E64" w:rsidRPr="00903E64" w:rsidRDefault="00903E64" w:rsidP="00903E64">
      <w:pPr>
        <w:pStyle w:val="Bibliography"/>
      </w:pPr>
      <w:r w:rsidRPr="00903E64">
        <w:t xml:space="preserve">Christoffersen, M., Svendsen, J. C., Behrens, J. W., Jepsen, N., and Deurs, M. van (2019). Using acoustic telemetry and snorkel surveys to study diel activity and seasonal migration of round goby (Neogobius melanostomus) in an estuary of the Western Baltic Sea. </w:t>
      </w:r>
      <w:r w:rsidRPr="00903E64">
        <w:rPr>
          <w:i/>
          <w:iCs/>
        </w:rPr>
        <w:t>Fisheries Management and Ecology</w:t>
      </w:r>
      <w:r w:rsidRPr="00903E64">
        <w:t xml:space="preserve"> 26, 172–182. doi: 10.1111/fme.12336.</w:t>
      </w:r>
    </w:p>
    <w:p w14:paraId="58A1C821" w14:textId="77777777" w:rsidR="00903E64" w:rsidRPr="00903E64" w:rsidRDefault="00903E64" w:rsidP="00903E64">
      <w:pPr>
        <w:pStyle w:val="Bibliography"/>
      </w:pPr>
      <w:r w:rsidRPr="00903E64">
        <w:t xml:space="preserve">Cookingham, M. N., and Ruetz III, C. R. (2008). Evaluating passive integrated transponder tags for tracking movements of round gobies. </w:t>
      </w:r>
      <w:r w:rsidRPr="00903E64">
        <w:rPr>
          <w:i/>
          <w:iCs/>
        </w:rPr>
        <w:t>Ecology of Freshwater Fish</w:t>
      </w:r>
      <w:r w:rsidRPr="00903E64">
        <w:t xml:space="preserve"> 17, 303–311. doi: 10.1111/j.1600-0633.2007.00282.x.</w:t>
      </w:r>
    </w:p>
    <w:p w14:paraId="5187818A" w14:textId="77777777" w:rsidR="00903E64" w:rsidRPr="00903E64" w:rsidRDefault="00903E64" w:rsidP="00903E64">
      <w:pPr>
        <w:pStyle w:val="Bibliography"/>
      </w:pPr>
      <w:r w:rsidRPr="00903E64">
        <w:t xml:space="preserve">Curtis, A. N., Bugge, D. M., Buckman, K. L., Feng, X., Faiia, A., and Chen, C. Y. (2017). Influence of sample preparation on estuarine macrofauna stable isotope signatures in the context of contaminant bioaccumulation studies. </w:t>
      </w:r>
      <w:r w:rsidRPr="00903E64">
        <w:rPr>
          <w:i/>
          <w:iCs/>
        </w:rPr>
        <w:t>J Exp Mar Bio Ecol</w:t>
      </w:r>
      <w:r w:rsidRPr="00903E64">
        <w:t xml:space="preserve"> 493, 1–6. doi: 10.1016/j.jembe.2017.03.010.</w:t>
      </w:r>
    </w:p>
    <w:p w14:paraId="56816605" w14:textId="77777777" w:rsidR="00903E64" w:rsidRPr="00903E64" w:rsidRDefault="00903E64" w:rsidP="00903E64">
      <w:pPr>
        <w:pStyle w:val="Bibliography"/>
      </w:pPr>
      <w:r w:rsidRPr="00903E64">
        <w:t xml:space="preserve">Dingemanse, N. J., Kazem, A. J. N., Réale, D., and Wright, J. (2010). Behavioural reaction norms: animal personality meets individual plasticity. </w:t>
      </w:r>
      <w:r w:rsidRPr="00903E64">
        <w:rPr>
          <w:i/>
          <w:iCs/>
        </w:rPr>
        <w:t>Trends in Ecology &amp; Evolution</w:t>
      </w:r>
      <w:r w:rsidRPr="00903E64">
        <w:t xml:space="preserve"> 25, 81–89. doi: 10.1016/j.tree.2009.07.013.</w:t>
      </w:r>
    </w:p>
    <w:p w14:paraId="3D33B452" w14:textId="77777777" w:rsidR="00903E64" w:rsidRPr="00903E64" w:rsidRDefault="00903E64" w:rsidP="00903E64">
      <w:pPr>
        <w:pStyle w:val="Bibliography"/>
      </w:pPr>
      <w:r w:rsidRPr="00903E64">
        <w:t xml:space="preserve">Feistel, R., Weinreben, S., Wolf, H., Seitz, S., Spitzer, P., Adel, B., et al. (2010). Density and Absolute Salinity of the Baltic Sea 2006–2009. </w:t>
      </w:r>
      <w:r w:rsidRPr="00903E64">
        <w:rPr>
          <w:i/>
          <w:iCs/>
        </w:rPr>
        <w:t>Ocean Science</w:t>
      </w:r>
      <w:r w:rsidRPr="00903E64">
        <w:t xml:space="preserve"> 6, 3–24. doi: https://doi.org/10.5194/os-6-3-2010.</w:t>
      </w:r>
    </w:p>
    <w:p w14:paraId="039973DA" w14:textId="77777777" w:rsidR="00903E64" w:rsidRPr="00903E64" w:rsidRDefault="00903E64" w:rsidP="00903E64">
      <w:pPr>
        <w:pStyle w:val="Bibliography"/>
      </w:pPr>
      <w:r w:rsidRPr="00903E64">
        <w:lastRenderedPageBreak/>
        <w:t xml:space="preserve">Gosling, S. D. (2008). Personality in Non-human Animals. </w:t>
      </w:r>
      <w:r w:rsidRPr="00903E64">
        <w:rPr>
          <w:i/>
          <w:iCs/>
        </w:rPr>
        <w:t>Social and Personality Psychology Compass</w:t>
      </w:r>
      <w:r w:rsidRPr="00903E64">
        <w:t xml:space="preserve"> 2, 985–1001. doi: 10.1111/j.1751-9004.2008.00087.x.</w:t>
      </w:r>
    </w:p>
    <w:p w14:paraId="30FE1F4E" w14:textId="77777777" w:rsidR="00903E64" w:rsidRPr="00903E64" w:rsidRDefault="00903E64" w:rsidP="00903E64">
      <w:pPr>
        <w:pStyle w:val="Bibliography"/>
      </w:pPr>
      <w:r w:rsidRPr="00903E64">
        <w:t xml:space="preserve">Hayden, B., Soto, D. X., Jardine, T. D., Graham, B. S., Cunjak, R. A., Romakkaniemi, A., et al. (2015). Small Tails Tell Tall Tales--Intra-Individual Variation in the Stable Isotope Values of Fish Fin. </w:t>
      </w:r>
      <w:r w:rsidRPr="00903E64">
        <w:rPr>
          <w:i/>
          <w:iCs/>
        </w:rPr>
        <w:t>PLoS ONE</w:t>
      </w:r>
      <w:r w:rsidRPr="00903E64">
        <w:t xml:space="preserve"> 10, e0145154. doi: 10.1371/journal.pone.0145154.</w:t>
      </w:r>
    </w:p>
    <w:p w14:paraId="2003B427" w14:textId="77777777" w:rsidR="00903E64" w:rsidRPr="00903E64" w:rsidRDefault="00903E64" w:rsidP="00903E64">
      <w:pPr>
        <w:pStyle w:val="Bibliography"/>
      </w:pPr>
      <w:r w:rsidRPr="00903E64">
        <w:t xml:space="preserve">Jardine, T. D., Hunt, R. J., Pusey, B. J., Bunn, S. E., Jardine, T. D., Hunt, R. J., et al. (2011). A non-lethal sampling method for stable carbon and nitrogen isotope studies of tropical fishes. </w:t>
      </w:r>
      <w:r w:rsidRPr="00903E64">
        <w:rPr>
          <w:i/>
          <w:iCs/>
        </w:rPr>
        <w:t>Mar. Freshwater Res.</w:t>
      </w:r>
      <w:r w:rsidRPr="00903E64">
        <w:t xml:space="preserve"> 62, 83–90. doi: 10.1071/MF10211.</w:t>
      </w:r>
    </w:p>
    <w:p w14:paraId="4922F437" w14:textId="77777777" w:rsidR="00903E64" w:rsidRPr="00903E64" w:rsidRDefault="00903E64" w:rsidP="00903E64">
      <w:pPr>
        <w:pStyle w:val="Bibliography"/>
      </w:pPr>
      <w:r w:rsidRPr="00903E64">
        <w:t xml:space="preserve">Jardine, T. D., McGeachy, S., Paton, C., Savoie, M., and Cunjak, R. (2003). Stable isotopes in aquatic systems: sample preparation, analysis and interpretation. </w:t>
      </w:r>
      <w:r w:rsidRPr="00903E64">
        <w:rPr>
          <w:i/>
          <w:iCs/>
        </w:rPr>
        <w:t>Canadian Manuscript Report of Fisheries and Aquatic Sciences</w:t>
      </w:r>
      <w:r w:rsidRPr="00903E64">
        <w:t xml:space="preserve"> 2656, 39.</w:t>
      </w:r>
    </w:p>
    <w:p w14:paraId="5CFFB6B9" w14:textId="77777777" w:rsidR="00903E64" w:rsidRPr="00903E64" w:rsidRDefault="00903E64" w:rsidP="00903E64">
      <w:pPr>
        <w:pStyle w:val="Bibliography"/>
      </w:pPr>
      <w:r w:rsidRPr="00903E64">
        <w:t xml:space="preserve">Jolles, J. W., Manica, A., and Boogert, N. J. (2016). Food intake rates of inactive fish are positively linked to boldness in three-spined sticklebacks Gasterosteus aculeatus. </w:t>
      </w:r>
      <w:r w:rsidRPr="00903E64">
        <w:rPr>
          <w:i/>
          <w:iCs/>
        </w:rPr>
        <w:t>J Fish Biol</w:t>
      </w:r>
      <w:r w:rsidRPr="00903E64">
        <w:t xml:space="preserve"> 88, 1661–1668. doi: 10.1111/jfb.12934.</w:t>
      </w:r>
    </w:p>
    <w:p w14:paraId="5911C1C1" w14:textId="77777777" w:rsidR="00903E64" w:rsidRPr="00903E64" w:rsidRDefault="00903E64" w:rsidP="00903E64">
      <w:pPr>
        <w:pStyle w:val="Bibliography"/>
      </w:pPr>
      <w:r w:rsidRPr="00903E64">
        <w:t>Jolles, J. W., Ostojic, L., and Clayton, N. S. (2013). Dominance, pair bonds and boldness determine social-foraging tactics in rooks, Corvus frugilegus. 85, 1261–1269. doi: 10.1016/j.anbehav.2013.03.013.</w:t>
      </w:r>
    </w:p>
    <w:p w14:paraId="1942EE32" w14:textId="77777777" w:rsidR="00903E64" w:rsidRPr="00903E64" w:rsidRDefault="00903E64" w:rsidP="00903E64">
      <w:pPr>
        <w:pStyle w:val="Bibliography"/>
      </w:pPr>
      <w:r w:rsidRPr="00903E64">
        <w:t xml:space="preserve">Jørgensen, M. G. P., Deurs, M. van, Butts, I., Jørgensen, K., and Behrens, J. W. (2017). PIT-tagging method for small fishes: A case study using sandeel ( Ammodytes tobianus ). </w:t>
      </w:r>
      <w:r w:rsidRPr="00903E64">
        <w:rPr>
          <w:i/>
          <w:iCs/>
        </w:rPr>
        <w:t>FISH RES</w:t>
      </w:r>
      <w:r w:rsidRPr="00903E64">
        <w:t xml:space="preserve"> 193, 95–103. doi: 10.1016/j.fishres.2017.04.002.</w:t>
      </w:r>
    </w:p>
    <w:p w14:paraId="37B8A8EA" w14:textId="77777777" w:rsidR="00903E64" w:rsidRPr="00903E64" w:rsidRDefault="00903E64" w:rsidP="00903E64">
      <w:pPr>
        <w:pStyle w:val="Bibliography"/>
      </w:pPr>
      <w:r w:rsidRPr="00903E64">
        <w:t xml:space="preserve">Juette, T., Cucherousset, J., and Cote, J. (2014). Animal personality and the ecological impacts of freshwater non-native species. </w:t>
      </w:r>
      <w:r w:rsidRPr="00903E64">
        <w:rPr>
          <w:i/>
          <w:iCs/>
        </w:rPr>
        <w:t>Curr Zool</w:t>
      </w:r>
      <w:r w:rsidRPr="00903E64">
        <w:t xml:space="preserve"> 60, 417–427. doi: 10.1093/czoolo/60.3.417.</w:t>
      </w:r>
    </w:p>
    <w:p w14:paraId="4234EE0D" w14:textId="77777777" w:rsidR="00903E64" w:rsidRPr="00903E64" w:rsidRDefault="00903E64" w:rsidP="00903E64">
      <w:pPr>
        <w:pStyle w:val="Bibliography"/>
      </w:pPr>
      <w:r w:rsidRPr="00903E64">
        <w:t xml:space="preserve">Layman, C. A., Araujo, M. S., Boucek, R., Hammerschlag‐Peyer, C. M., Harrison, E., Jud, Z. R., et al. (2012). Applying stable isotopes to examine food-web structure: an overview of analytical tools. </w:t>
      </w:r>
      <w:r w:rsidRPr="00903E64">
        <w:rPr>
          <w:i/>
          <w:iCs/>
        </w:rPr>
        <w:t>Biological Reviews</w:t>
      </w:r>
      <w:r w:rsidRPr="00903E64">
        <w:t xml:space="preserve"> 87, 545–562. doi: 10.1111/j.1469-185X.2011.00208.x.</w:t>
      </w:r>
    </w:p>
    <w:p w14:paraId="039D48C9" w14:textId="77777777" w:rsidR="00903E64" w:rsidRPr="00903E64" w:rsidRDefault="00903E64" w:rsidP="00903E64">
      <w:pPr>
        <w:pStyle w:val="Bibliography"/>
      </w:pPr>
      <w:r w:rsidRPr="00903E64">
        <w:t xml:space="preserve">Lynch, M. P., and Mensinger, A. F. (2012). Seasonal abundance and movement of the invasive round goby (Neogobius melanostomus) on rocky substrate in the Duluth–Superior Harbor of Lake Superior. </w:t>
      </w:r>
      <w:r w:rsidRPr="00903E64">
        <w:rPr>
          <w:i/>
          <w:iCs/>
        </w:rPr>
        <w:t>Ecology of Freshwater Fish</w:t>
      </w:r>
      <w:r w:rsidRPr="00903E64">
        <w:t xml:space="preserve"> 21, 64–74. doi: https://doi.org/10.1111/j.1600-0633.2011.00524.x.</w:t>
      </w:r>
    </w:p>
    <w:p w14:paraId="43FDF540" w14:textId="77777777" w:rsidR="00903E64" w:rsidRPr="00903E64" w:rsidRDefault="00903E64" w:rsidP="00903E64">
      <w:pPr>
        <w:pStyle w:val="Bibliography"/>
      </w:pPr>
      <w:r w:rsidRPr="00903E64">
        <w:t xml:space="preserve">Marentette, J. R., Wang, G., Tong, S., Sopinka, N. M., Taves, M. D., Koops, M. A., et al. (2011). Laboratory and field evidence of sex-biased movement in the invasive round goby. </w:t>
      </w:r>
      <w:r w:rsidRPr="00903E64">
        <w:rPr>
          <w:i/>
          <w:iCs/>
        </w:rPr>
        <w:t>Behav Ecol Sociobiol</w:t>
      </w:r>
      <w:r w:rsidRPr="00903E64">
        <w:t xml:space="preserve"> 65, 2239–2249. doi: 10.1007/s00265-011-1233-z.</w:t>
      </w:r>
    </w:p>
    <w:p w14:paraId="00B674DE" w14:textId="77777777" w:rsidR="00903E64" w:rsidRPr="00903E64" w:rsidRDefault="00903E64" w:rsidP="00903E64">
      <w:pPr>
        <w:pStyle w:val="Bibliography"/>
      </w:pPr>
      <w:r w:rsidRPr="00903E64">
        <w:t xml:space="preserve">Michelangeli, M., Wong, B. B. M., and Chapple, D. G. (2016). It’s a trap: sampling bias due to animal personality is not always inevitable. </w:t>
      </w:r>
      <w:r w:rsidRPr="00903E64">
        <w:rPr>
          <w:i/>
          <w:iCs/>
        </w:rPr>
        <w:t>Behavioral Ecology</w:t>
      </w:r>
      <w:r w:rsidRPr="00903E64">
        <w:t xml:space="preserve"> 27, 62–67. doi: 10.1093/beheco/arv123.</w:t>
      </w:r>
    </w:p>
    <w:p w14:paraId="72AE093D" w14:textId="77777777" w:rsidR="00903E64" w:rsidRPr="00903E64" w:rsidRDefault="00903E64" w:rsidP="00903E64">
      <w:pPr>
        <w:pStyle w:val="Bibliography"/>
      </w:pPr>
      <w:r w:rsidRPr="00903E64">
        <w:t xml:space="preserve">Moran, N. P., Mossop, K. D., Thompson, R. M., and Wong, B. B. M. (2016). Boldness in extreme environments: temperament divergence in a desert-dwelling fish. </w:t>
      </w:r>
      <w:r w:rsidRPr="00903E64">
        <w:rPr>
          <w:i/>
          <w:iCs/>
        </w:rPr>
        <w:t>Animal Behaviour</w:t>
      </w:r>
      <w:r w:rsidRPr="00903E64">
        <w:t xml:space="preserve"> 122, 125–133. doi: https://doi.org/10.1016/j.anbehav.2016.09.024.</w:t>
      </w:r>
    </w:p>
    <w:p w14:paraId="19A569E4" w14:textId="77777777" w:rsidR="00903E64" w:rsidRPr="00903E64" w:rsidRDefault="00903E64" w:rsidP="00903E64">
      <w:pPr>
        <w:pStyle w:val="Bibliography"/>
      </w:pPr>
      <w:r w:rsidRPr="00903E64">
        <w:lastRenderedPageBreak/>
        <w:t xml:space="preserve">Moran, N. P., Sánchez‐Tójar, A., Schielzeth, H., and Reinhold, K. (2020). Poor nutritional condition promotes high-risk behaviours: a systematic review and meta-analysis. </w:t>
      </w:r>
      <w:r w:rsidRPr="00903E64">
        <w:rPr>
          <w:i/>
          <w:iCs/>
        </w:rPr>
        <w:t>Biological Reviews</w:t>
      </w:r>
      <w:r w:rsidRPr="00903E64">
        <w:t xml:space="preserve"> n/a. doi: https://doi.org/10.1111/brv.12655.</w:t>
      </w:r>
    </w:p>
    <w:p w14:paraId="79DC1116" w14:textId="77777777" w:rsidR="00903E64" w:rsidRPr="00903E64" w:rsidRDefault="00903E64" w:rsidP="00903E64">
      <w:pPr>
        <w:pStyle w:val="Bibliography"/>
      </w:pPr>
      <w:r w:rsidRPr="00903E64">
        <w:t xml:space="preserve">Moran, N. P., Sánchez‐Tójar, A., Schielzeth, H., and Reinhold, K. (2021). Poor nutritional condition promotes high-risk behaviours: a systematic review and meta-analysis. </w:t>
      </w:r>
      <w:r w:rsidRPr="00903E64">
        <w:rPr>
          <w:i/>
          <w:iCs/>
        </w:rPr>
        <w:t>Biological Reviews</w:t>
      </w:r>
      <w:r w:rsidRPr="00903E64">
        <w:t xml:space="preserve"> 96, 269–288. doi: https://doi.org/10.1111/brv.12655.</w:t>
      </w:r>
    </w:p>
    <w:p w14:paraId="0A888137" w14:textId="77777777" w:rsidR="00903E64" w:rsidRPr="00903E64" w:rsidRDefault="00903E64" w:rsidP="00903E64">
      <w:pPr>
        <w:pStyle w:val="Bibliography"/>
      </w:pPr>
      <w:r w:rsidRPr="00903E64">
        <w:t xml:space="preserve">Nussey, D. H., Wilson, A. J., and Brommer, J. E. (2007). The evolutionary ecology of individual phenotypic plasticity in wild populations. </w:t>
      </w:r>
      <w:r w:rsidRPr="00903E64">
        <w:rPr>
          <w:i/>
          <w:iCs/>
        </w:rPr>
        <w:t>Journal of Evolutionary Biology</w:t>
      </w:r>
      <w:r w:rsidRPr="00903E64">
        <w:t xml:space="preserve"> 20, 831–844. doi: 10.1111/j.1420-9101.2007.01300.x.</w:t>
      </w:r>
    </w:p>
    <w:p w14:paraId="31D1D726" w14:textId="77777777" w:rsidR="00903E64" w:rsidRPr="00903E64" w:rsidRDefault="00903E64" w:rsidP="00903E64">
      <w:pPr>
        <w:pStyle w:val="Bibliography"/>
      </w:pPr>
      <w:r w:rsidRPr="00903E64">
        <w:t xml:space="preserve">Post, D. M. (2002). Using Stable Isotopes to Estimate Trophic Position: Models, Methods, and Assumptions. </w:t>
      </w:r>
      <w:r w:rsidRPr="00903E64">
        <w:rPr>
          <w:i/>
          <w:iCs/>
        </w:rPr>
        <w:t>Ecology</w:t>
      </w:r>
      <w:r w:rsidRPr="00903E64">
        <w:t xml:space="preserve"> 83, 703–718. doi: 10.1890/0012-9658(2002)083[0703:USITET]2.0.CO;2.</w:t>
      </w:r>
    </w:p>
    <w:p w14:paraId="5A37A12C" w14:textId="77777777" w:rsidR="00903E64" w:rsidRPr="00903E64" w:rsidRDefault="00903E64" w:rsidP="00903E64">
      <w:pPr>
        <w:pStyle w:val="Bibliography"/>
      </w:pPr>
      <w:r w:rsidRPr="00903E64">
        <w:t xml:space="preserve">Puntila-Dodd, R., Bekkevold, D., and Behrens, J. W. (2021). Estimating salinity stress via hsp70 expression in the invasive round goby (Neogobius melanostomus): implications for further range expansion. </w:t>
      </w:r>
      <w:r w:rsidRPr="00903E64">
        <w:rPr>
          <w:i/>
          <w:iCs/>
        </w:rPr>
        <w:t>Hydrobiologia</w:t>
      </w:r>
      <w:r w:rsidRPr="00903E64">
        <w:t xml:space="preserve"> 848, 421–429. doi: 10.1007/s10750-020-04449-x.</w:t>
      </w:r>
    </w:p>
    <w:p w14:paraId="232F030E" w14:textId="77777777" w:rsidR="00903E64" w:rsidRPr="00903E64" w:rsidRDefault="00903E64" w:rsidP="00903E64">
      <w:pPr>
        <w:pStyle w:val="Bibliography"/>
      </w:pPr>
      <w:r w:rsidRPr="00903E64">
        <w:t xml:space="preserve">Réale, D., Reader, S. M., Sol, D., McDougall, P. T., and Dingemanse, N. J. (2007). Integrating animal temperament within ecology and evolution. </w:t>
      </w:r>
      <w:r w:rsidRPr="00903E64">
        <w:rPr>
          <w:i/>
          <w:iCs/>
        </w:rPr>
        <w:t>Biological Reviews</w:t>
      </w:r>
      <w:r w:rsidRPr="00903E64">
        <w:t xml:space="preserve"> 82, 291–318. doi: 10.1111/j.1469-185X.2007.00010.x.</w:t>
      </w:r>
    </w:p>
    <w:p w14:paraId="5D950368" w14:textId="77777777" w:rsidR="00903E64" w:rsidRPr="00903E64" w:rsidRDefault="00903E64" w:rsidP="00903E64">
      <w:pPr>
        <w:pStyle w:val="Bibliography"/>
      </w:pPr>
      <w:r w:rsidRPr="00903E64">
        <w:t xml:space="preserve">Rodriguez, A., Zhang, H., Klaminder, J., Brodin, T., Andersson, P. L., and Andersson, M. (2018). ToxTrac: A fast and robust software for tracking organisms. </w:t>
      </w:r>
      <w:r w:rsidRPr="00903E64">
        <w:rPr>
          <w:i/>
          <w:iCs/>
        </w:rPr>
        <w:t>Methods in Ecology and Evolution</w:t>
      </w:r>
      <w:r w:rsidRPr="00903E64">
        <w:t xml:space="preserve"> 9, 460–464. doi: 10.1111/2041-210X.12874.</w:t>
      </w:r>
    </w:p>
    <w:p w14:paraId="38B08606" w14:textId="77777777" w:rsidR="00903E64" w:rsidRPr="00903E64" w:rsidRDefault="00903E64" w:rsidP="00903E64">
      <w:pPr>
        <w:pStyle w:val="Bibliography"/>
      </w:pPr>
      <w:r w:rsidRPr="00903E64">
        <w:t xml:space="preserve">Ruetz, C. R., Earl, B. M., and Kohler, S. L. (2006). Evaluating Passive Integrated Transponder Tags for Marking Mottled Sculpins: Effects on Growth and Mortality. </w:t>
      </w:r>
      <w:r w:rsidRPr="00903E64">
        <w:rPr>
          <w:i/>
          <w:iCs/>
        </w:rPr>
        <w:t>Transactions of the American Fisheries Society</w:t>
      </w:r>
      <w:r w:rsidRPr="00903E64">
        <w:t xml:space="preserve"> 135, 1456–1461. doi: 10.1577/T05-295.1.</w:t>
      </w:r>
    </w:p>
    <w:p w14:paraId="67125477" w14:textId="77777777" w:rsidR="00903E64" w:rsidRPr="00903E64" w:rsidRDefault="00903E64" w:rsidP="00903E64">
      <w:pPr>
        <w:pStyle w:val="Bibliography"/>
      </w:pPr>
      <w:r w:rsidRPr="00903E64">
        <w:t xml:space="preserve">Schneider, C. A., Rasband, W. S., and Eliceiri, K. W. (2012). NIH Image to ImageJ: 25 years of image analysis. </w:t>
      </w:r>
      <w:r w:rsidRPr="00903E64">
        <w:rPr>
          <w:i/>
          <w:iCs/>
        </w:rPr>
        <w:t>Nature methods</w:t>
      </w:r>
      <w:r w:rsidRPr="00903E64">
        <w:t xml:space="preserve"> 9, 671–675.</w:t>
      </w:r>
    </w:p>
    <w:p w14:paraId="453F5397" w14:textId="77777777" w:rsidR="00903E64" w:rsidRPr="00903E64" w:rsidRDefault="00903E64" w:rsidP="00903E64">
      <w:pPr>
        <w:pStyle w:val="Bibliography"/>
      </w:pPr>
      <w:r w:rsidRPr="00903E64">
        <w:t xml:space="preserve">Thomas, S. M., and Crowther, T. W. (2015). Predicting rates of isotopic turnover across the animal kingdom: a synthesis of existing data. </w:t>
      </w:r>
      <w:r w:rsidRPr="00903E64">
        <w:rPr>
          <w:i/>
          <w:iCs/>
        </w:rPr>
        <w:t>Journal of Animal Ecology</w:t>
      </w:r>
      <w:r w:rsidRPr="00903E64">
        <w:t xml:space="preserve"> 84, 861–870. doi: 10.1111/1365-2656.12326.</w:t>
      </w:r>
    </w:p>
    <w:p w14:paraId="29769316" w14:textId="77777777" w:rsidR="00903E64" w:rsidRPr="00903E64" w:rsidRDefault="00903E64" w:rsidP="00903E64">
      <w:pPr>
        <w:pStyle w:val="Bibliography"/>
      </w:pPr>
      <w:r w:rsidRPr="00903E64">
        <w:t xml:space="preserve">Thorlacius, M., Hellström, G., and Brodin, T. (2015). Behavioral dependent dispersal in the invasive round goby Neogobius melanostomus depends on population age. </w:t>
      </w:r>
      <w:r w:rsidRPr="00903E64">
        <w:rPr>
          <w:i/>
          <w:iCs/>
        </w:rPr>
        <w:t>Curr Zool</w:t>
      </w:r>
      <w:r w:rsidRPr="00903E64">
        <w:t xml:space="preserve"> 61, 529–542. doi: 10.1093/czoolo/61.3.529.</w:t>
      </w:r>
    </w:p>
    <w:p w14:paraId="44F5748E" w14:textId="77777777" w:rsidR="00903E64" w:rsidRPr="00903E64" w:rsidRDefault="00903E64" w:rsidP="00903E64">
      <w:pPr>
        <w:pStyle w:val="Bibliography"/>
      </w:pPr>
      <w:r w:rsidRPr="00903E64">
        <w:t xml:space="preserve">Toms, C. N., Echevarria, D. J., and Jouandot, D. J. (2010). A methodological review of personality-related studies in Fish: Focus on the shy-bold axis of behavior. </w:t>
      </w:r>
      <w:r w:rsidRPr="00903E64">
        <w:rPr>
          <w:i/>
          <w:iCs/>
        </w:rPr>
        <w:t>International Journal of Comparative Psychology</w:t>
      </w:r>
      <w:r w:rsidRPr="00903E64">
        <w:t xml:space="preserve"> 23, 1–25.</w:t>
      </w:r>
    </w:p>
    <w:p w14:paraId="178542F5" w14:textId="77777777" w:rsidR="00903E64" w:rsidRPr="00903E64" w:rsidRDefault="00903E64" w:rsidP="00903E64">
      <w:pPr>
        <w:pStyle w:val="Bibliography"/>
      </w:pPr>
      <w:r w:rsidRPr="00903E64">
        <w:t xml:space="preserve">van Deurs, M., Moran, N. P., Plet-Hansen, K. S., Dinesen, G. E., Azour, F., Carl, H., et al. (2021). Impacts of the invasive round goby (Neogobius melanostomus) on benthic </w:t>
      </w:r>
      <w:r w:rsidRPr="00903E64">
        <w:lastRenderedPageBreak/>
        <w:t xml:space="preserve">invertebrate fauna: a case study from the Baltic Sea. </w:t>
      </w:r>
      <w:r w:rsidRPr="00903E64">
        <w:rPr>
          <w:i/>
          <w:iCs/>
        </w:rPr>
        <w:t>NeoBiota</w:t>
      </w:r>
      <w:r w:rsidRPr="00903E64">
        <w:t xml:space="preserve"> 68, 19–30. doi: 10.3897/neobiota.68.67340.</w:t>
      </w:r>
    </w:p>
    <w:p w14:paraId="6E665C89" w14:textId="77777777" w:rsidR="00903E64" w:rsidRPr="00903E64" w:rsidRDefault="00903E64" w:rsidP="00903E64">
      <w:pPr>
        <w:pStyle w:val="Bibliography"/>
      </w:pPr>
      <w:r w:rsidRPr="00903E64">
        <w:t xml:space="preserve">White, J. R., Meekan, M. G., McCormick, M. I., and Ferrari, M. C. O. (2013). A Comparison of Measures of Boldness and Their Relationships to Survival in Young Fish. </w:t>
      </w:r>
      <w:r w:rsidRPr="00903E64">
        <w:rPr>
          <w:i/>
          <w:iCs/>
        </w:rPr>
        <w:t>PLoS One</w:t>
      </w:r>
      <w:r w:rsidRPr="00903E64">
        <w:t xml:space="preserve"> 8. doi: 10.1371/journal.pone.0068900.</w:t>
      </w:r>
    </w:p>
    <w:p w14:paraId="67F8E210" w14:textId="77777777" w:rsidR="00903E64" w:rsidRPr="00903E64" w:rsidRDefault="00903E64" w:rsidP="00903E64">
      <w:pPr>
        <w:pStyle w:val="Bibliography"/>
      </w:pPr>
      <w:r w:rsidRPr="00903E64">
        <w:t xml:space="preserve">Wolf, M., and Weissing, F. J. (2012). Animal personalities: consequences for ecology and evolution. </w:t>
      </w:r>
      <w:r w:rsidRPr="00903E64">
        <w:rPr>
          <w:i/>
          <w:iCs/>
        </w:rPr>
        <w:t>Trends in Ecology &amp; Evolution</w:t>
      </w:r>
      <w:r w:rsidRPr="00903E64">
        <w:t xml:space="preserve"> 27, 452–461. doi: 10.1016/j.tree.2012.05.001.</w:t>
      </w:r>
    </w:p>
    <w:p w14:paraId="6F2D2BE7" w14:textId="0AA0A701" w:rsidR="00552D36" w:rsidRDefault="008117A2" w:rsidP="002371C8">
      <w:r>
        <w:fldChar w:fldCharType="end"/>
      </w:r>
    </w:p>
    <w:p w14:paraId="169063CC" w14:textId="12C67941" w:rsidR="00552D36" w:rsidRDefault="00552D36" w:rsidP="002371C8">
      <w:r>
        <w:br w:type="page"/>
      </w:r>
    </w:p>
    <w:p w14:paraId="63267200" w14:textId="2B8D0208" w:rsidR="00552D36" w:rsidRDefault="00552D36" w:rsidP="002371C8">
      <w:pPr>
        <w:rPr>
          <w:b/>
        </w:rPr>
      </w:pPr>
      <w:r w:rsidRPr="000B01F0">
        <w:rPr>
          <w:b/>
        </w:rPr>
        <w:lastRenderedPageBreak/>
        <w:t xml:space="preserve">Tables </w:t>
      </w:r>
    </w:p>
    <w:tbl>
      <w:tblPr>
        <w:tblStyle w:val="PlainTable2"/>
        <w:tblpPr w:leftFromText="180" w:rightFromText="180" w:vertAnchor="page" w:horzAnchor="margin" w:tblpXSpec="center" w:tblpY="2391"/>
        <w:tblW w:w="10189" w:type="dxa"/>
        <w:tblLayout w:type="fixed"/>
        <w:tblLook w:val="04A0" w:firstRow="1" w:lastRow="0" w:firstColumn="1" w:lastColumn="0" w:noHBand="0" w:noVBand="1"/>
      </w:tblPr>
      <w:tblGrid>
        <w:gridCol w:w="1276"/>
        <w:gridCol w:w="1135"/>
        <w:gridCol w:w="3380"/>
        <w:gridCol w:w="1870"/>
        <w:gridCol w:w="1107"/>
        <w:gridCol w:w="1421"/>
      </w:tblGrid>
      <w:tr w:rsidR="00CD426B" w14:paraId="492816FA" w14:textId="77777777" w:rsidTr="00CD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89" w:type="dxa"/>
            <w:gridSpan w:val="6"/>
            <w:tcBorders>
              <w:top w:val="nil"/>
              <w:bottom w:val="single" w:sz="4" w:space="0" w:color="auto"/>
            </w:tcBorders>
          </w:tcPr>
          <w:p w14:paraId="466FC6BD" w14:textId="77777777" w:rsidR="00CD426B" w:rsidRDefault="00CD426B" w:rsidP="00CD426B">
            <w:pPr>
              <w:spacing w:line="240" w:lineRule="auto"/>
            </w:pPr>
            <w:r w:rsidRPr="00D92A56">
              <w:rPr>
                <w:sz w:val="20"/>
              </w:rPr>
              <w:t xml:space="preserve">Table 1: </w:t>
            </w:r>
            <w:r w:rsidRPr="00D92A56">
              <w:rPr>
                <w:b w:val="0"/>
                <w:sz w:val="20"/>
              </w:rPr>
              <w:t>Behaviour variable</w:t>
            </w:r>
            <w:r>
              <w:rPr>
                <w:b w:val="0"/>
                <w:sz w:val="20"/>
              </w:rPr>
              <w:t xml:space="preserve"> descriptions</w:t>
            </w:r>
            <w:r w:rsidRPr="00D92A56">
              <w:rPr>
                <w:b w:val="0"/>
                <w:sz w:val="20"/>
              </w:rPr>
              <w:t xml:space="preserve">, </w:t>
            </w:r>
            <w:r>
              <w:rPr>
                <w:b w:val="0"/>
                <w:sz w:val="20"/>
              </w:rPr>
              <w:t>distributions/</w:t>
            </w:r>
            <w:r w:rsidRPr="00D92A56">
              <w:rPr>
                <w:b w:val="0"/>
                <w:sz w:val="20"/>
              </w:rPr>
              <w:t>transformations</w:t>
            </w:r>
            <w:r>
              <w:rPr>
                <w:b w:val="0"/>
                <w:sz w:val="20"/>
              </w:rPr>
              <w:t>, and raw and (</w:t>
            </w:r>
            <w:r w:rsidRPr="00CD426B">
              <w:rPr>
                <w:b w:val="0"/>
                <w:sz w:val="20"/>
                <w:highlight w:val="yellow"/>
              </w:rPr>
              <w:t>add for what</w:t>
            </w:r>
            <w:r>
              <w:rPr>
                <w:b w:val="0"/>
                <w:sz w:val="20"/>
              </w:rPr>
              <w:t>) adjusted repeatability estimates.</w:t>
            </w:r>
          </w:p>
        </w:tc>
      </w:tr>
      <w:tr w:rsidR="00CD426B" w14:paraId="11F6577D"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tcBorders>
            <w:tcMar>
              <w:left w:w="0" w:type="dxa"/>
              <w:right w:w="0" w:type="dxa"/>
            </w:tcMar>
            <w:vAlign w:val="center"/>
          </w:tcPr>
          <w:p w14:paraId="22065841" w14:textId="77777777" w:rsidR="00CD426B" w:rsidRDefault="00CD426B" w:rsidP="00CD426B">
            <w:pPr>
              <w:spacing w:line="240" w:lineRule="auto"/>
              <w:jc w:val="center"/>
            </w:pPr>
            <w:r>
              <w:t>Assay</w:t>
            </w:r>
          </w:p>
        </w:tc>
        <w:tc>
          <w:tcPr>
            <w:tcW w:w="1135" w:type="dxa"/>
            <w:vMerge w:val="restart"/>
            <w:tcBorders>
              <w:top w:val="single" w:sz="4" w:space="0" w:color="auto"/>
            </w:tcBorders>
            <w:tcMar>
              <w:left w:w="0" w:type="dxa"/>
              <w:right w:w="0" w:type="dxa"/>
            </w:tcMar>
            <w:vAlign w:val="center"/>
          </w:tcPr>
          <w:p w14:paraId="68746A83"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Variable</w:t>
            </w:r>
          </w:p>
        </w:tc>
        <w:tc>
          <w:tcPr>
            <w:tcW w:w="3380" w:type="dxa"/>
            <w:vMerge w:val="restart"/>
            <w:tcBorders>
              <w:top w:val="single" w:sz="4" w:space="0" w:color="auto"/>
            </w:tcBorders>
            <w:tcMar>
              <w:left w:w="0" w:type="dxa"/>
              <w:right w:w="0" w:type="dxa"/>
            </w:tcMar>
            <w:vAlign w:val="center"/>
          </w:tcPr>
          <w:p w14:paraId="55270692"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Pr>
                <w:b/>
              </w:rPr>
              <w:t>Description</w:t>
            </w:r>
          </w:p>
        </w:tc>
        <w:tc>
          <w:tcPr>
            <w:tcW w:w="1870" w:type="dxa"/>
            <w:vMerge w:val="restart"/>
            <w:tcBorders>
              <w:top w:val="single" w:sz="4" w:space="0" w:color="auto"/>
            </w:tcBorders>
            <w:tcMar>
              <w:left w:w="0" w:type="dxa"/>
              <w:right w:w="0" w:type="dxa"/>
            </w:tcMar>
            <w:vAlign w:val="center"/>
          </w:tcPr>
          <w:p w14:paraId="5533E6DB" w14:textId="77777777" w:rsid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pPr>
            <w:r w:rsidRPr="00CD426B">
              <w:rPr>
                <w:b/>
              </w:rPr>
              <w:t>Distribution</w:t>
            </w:r>
          </w:p>
        </w:tc>
        <w:tc>
          <w:tcPr>
            <w:tcW w:w="2528" w:type="dxa"/>
            <w:gridSpan w:val="2"/>
            <w:tcBorders>
              <w:top w:val="single" w:sz="4" w:space="0" w:color="auto"/>
            </w:tcBorders>
            <w:tcMar>
              <w:left w:w="0" w:type="dxa"/>
              <w:right w:w="0" w:type="dxa"/>
            </w:tcMar>
            <w:vAlign w:val="center"/>
          </w:tcPr>
          <w:p w14:paraId="432C34E7"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Repeatability</w:t>
            </w:r>
          </w:p>
        </w:tc>
      </w:tr>
      <w:tr w:rsidR="00CD426B" w14:paraId="15FBF1A7"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vMerge/>
            <w:tcBorders>
              <w:bottom w:val="single" w:sz="4" w:space="0" w:color="auto"/>
            </w:tcBorders>
            <w:tcMar>
              <w:left w:w="0" w:type="dxa"/>
              <w:right w:w="0" w:type="dxa"/>
            </w:tcMar>
            <w:vAlign w:val="center"/>
          </w:tcPr>
          <w:p w14:paraId="32871A85" w14:textId="77777777" w:rsidR="00CD426B" w:rsidRDefault="00CD426B" w:rsidP="00CD426B">
            <w:pPr>
              <w:spacing w:line="240" w:lineRule="auto"/>
            </w:pPr>
          </w:p>
        </w:tc>
        <w:tc>
          <w:tcPr>
            <w:tcW w:w="1135" w:type="dxa"/>
            <w:vMerge/>
            <w:tcMar>
              <w:left w:w="0" w:type="dxa"/>
              <w:right w:w="0" w:type="dxa"/>
            </w:tcMar>
            <w:vAlign w:val="center"/>
          </w:tcPr>
          <w:p w14:paraId="04113E6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vMerge/>
            <w:tcMar>
              <w:left w:w="0" w:type="dxa"/>
              <w:right w:w="0" w:type="dxa"/>
            </w:tcMar>
            <w:vAlign w:val="center"/>
          </w:tcPr>
          <w:p w14:paraId="2494BAD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vMerge/>
            <w:tcMar>
              <w:left w:w="0" w:type="dxa"/>
              <w:right w:w="0" w:type="dxa"/>
            </w:tcMar>
            <w:vAlign w:val="center"/>
          </w:tcPr>
          <w:p w14:paraId="78D0520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6AE879F0" w14:textId="5602DB4D"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R</w:t>
            </w:r>
            <w:r w:rsidRPr="00CD426B">
              <w:rPr>
                <w:b/>
              </w:rPr>
              <w:t>aw</w:t>
            </w:r>
          </w:p>
        </w:tc>
        <w:tc>
          <w:tcPr>
            <w:tcW w:w="1421" w:type="dxa"/>
            <w:tcMar>
              <w:left w:w="0" w:type="dxa"/>
              <w:right w:w="0" w:type="dxa"/>
            </w:tcMar>
            <w:vAlign w:val="center"/>
          </w:tcPr>
          <w:p w14:paraId="739AD575" w14:textId="1BF11952"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A</w:t>
            </w:r>
            <w:r w:rsidRPr="00CD426B">
              <w:rPr>
                <w:b/>
              </w:rPr>
              <w:t>djusted</w:t>
            </w:r>
          </w:p>
        </w:tc>
      </w:tr>
      <w:tr w:rsidR="00CD426B" w14:paraId="2858620A"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7D7248CA" w14:textId="42B1369A" w:rsidR="00CD426B" w:rsidRPr="00CD426B" w:rsidRDefault="00CD426B" w:rsidP="00CD426B">
            <w:pPr>
              <w:spacing w:line="240" w:lineRule="auto"/>
              <w:rPr>
                <w:b w:val="0"/>
                <w:i/>
              </w:rPr>
            </w:pPr>
            <w:r w:rsidRPr="00CD426B">
              <w:rPr>
                <w:b w:val="0"/>
                <w:i/>
              </w:rPr>
              <w:t>Activity</w:t>
            </w:r>
          </w:p>
        </w:tc>
        <w:tc>
          <w:tcPr>
            <w:tcW w:w="1135" w:type="dxa"/>
            <w:tcMar>
              <w:left w:w="0" w:type="dxa"/>
              <w:right w:w="0" w:type="dxa"/>
            </w:tcMar>
            <w:vAlign w:val="center"/>
          </w:tcPr>
          <w:p w14:paraId="245F6545"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7ABCD38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90B6BC9"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0632C92D"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655C7DF1"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1847CDEC"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Mar>
              <w:left w:w="0" w:type="dxa"/>
              <w:right w:w="0" w:type="dxa"/>
            </w:tcMar>
            <w:vAlign w:val="center"/>
          </w:tcPr>
          <w:p w14:paraId="61B5EB27" w14:textId="77777777" w:rsidR="00CD426B" w:rsidRDefault="00CD426B" w:rsidP="00CD426B">
            <w:pPr>
              <w:spacing w:line="240" w:lineRule="auto"/>
            </w:pPr>
          </w:p>
        </w:tc>
        <w:tc>
          <w:tcPr>
            <w:tcW w:w="1135" w:type="dxa"/>
            <w:tcMar>
              <w:left w:w="0" w:type="dxa"/>
              <w:right w:w="0" w:type="dxa"/>
            </w:tcMar>
            <w:vAlign w:val="center"/>
          </w:tcPr>
          <w:p w14:paraId="1B0B28FD"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16302204"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4F95BE7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3EB86186"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4282356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1E7B5B5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4" w:space="0" w:color="auto"/>
            </w:tcBorders>
            <w:tcMar>
              <w:left w:w="0" w:type="dxa"/>
              <w:right w:w="0" w:type="dxa"/>
            </w:tcMar>
            <w:vAlign w:val="center"/>
          </w:tcPr>
          <w:p w14:paraId="082C2FDC" w14:textId="77777777" w:rsidR="00CD426B" w:rsidRDefault="00CD426B" w:rsidP="00CD426B">
            <w:pPr>
              <w:spacing w:line="240" w:lineRule="auto"/>
            </w:pPr>
          </w:p>
        </w:tc>
        <w:tc>
          <w:tcPr>
            <w:tcW w:w="1135" w:type="dxa"/>
            <w:tcMar>
              <w:left w:w="0" w:type="dxa"/>
              <w:right w:w="0" w:type="dxa"/>
            </w:tcMar>
            <w:vAlign w:val="center"/>
          </w:tcPr>
          <w:p w14:paraId="2234C6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5DAF92C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39E0527"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503879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2199A5D3"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62C3D861"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15B382DF" w14:textId="486CA87A" w:rsidR="00CD426B" w:rsidRPr="00CD426B" w:rsidRDefault="00CD426B" w:rsidP="00CD426B">
            <w:pPr>
              <w:spacing w:line="240" w:lineRule="auto"/>
              <w:rPr>
                <w:b w:val="0"/>
                <w:i/>
              </w:rPr>
            </w:pPr>
            <w:r w:rsidRPr="00CD426B">
              <w:rPr>
                <w:b w:val="0"/>
                <w:i/>
              </w:rPr>
              <w:t>Exploration</w:t>
            </w:r>
          </w:p>
        </w:tc>
        <w:tc>
          <w:tcPr>
            <w:tcW w:w="1135" w:type="dxa"/>
            <w:tcMar>
              <w:left w:w="0" w:type="dxa"/>
              <w:right w:w="0" w:type="dxa"/>
            </w:tcMar>
            <w:vAlign w:val="center"/>
          </w:tcPr>
          <w:p w14:paraId="22B057F7"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622B65FC"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35F46AC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7CB16C9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3DA0F42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3D0C2FC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tcBorders>
            <w:tcMar>
              <w:left w:w="0" w:type="dxa"/>
              <w:right w:w="0" w:type="dxa"/>
            </w:tcMar>
            <w:vAlign w:val="center"/>
          </w:tcPr>
          <w:p w14:paraId="0E50FB60" w14:textId="77777777" w:rsidR="00CD426B" w:rsidRDefault="00CD426B" w:rsidP="00CD426B">
            <w:pPr>
              <w:spacing w:line="240" w:lineRule="auto"/>
            </w:pPr>
          </w:p>
        </w:tc>
        <w:tc>
          <w:tcPr>
            <w:tcW w:w="1135" w:type="dxa"/>
            <w:tcMar>
              <w:left w:w="0" w:type="dxa"/>
              <w:right w:w="0" w:type="dxa"/>
            </w:tcMar>
            <w:vAlign w:val="center"/>
          </w:tcPr>
          <w:p w14:paraId="53C848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45869A7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57E02A6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4DC6CE10"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5EDC1B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bl>
    <w:p w14:paraId="5B93C638" w14:textId="77777777" w:rsidR="00CD426B" w:rsidRPr="000B01F0" w:rsidRDefault="00CD426B" w:rsidP="002371C8">
      <w:pPr>
        <w:rPr>
          <w:b/>
        </w:rPr>
      </w:pP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0B01F0" w:rsidRDefault="0042247F" w:rsidP="002371C8">
      <w:pPr>
        <w:rPr>
          <w:b/>
        </w:rPr>
      </w:pPr>
      <w:r w:rsidRPr="000B01F0">
        <w:rPr>
          <w:b/>
        </w:rPr>
        <w:lastRenderedPageBreak/>
        <w:t>Figure Legends</w:t>
      </w:r>
    </w:p>
    <w:p w14:paraId="264B64F9" w14:textId="100444EB" w:rsidR="0042247F" w:rsidRDefault="00520FC1" w:rsidP="002371C8">
      <w:r>
        <w:t>Figure 1. Experimental designs for the (A) Activity, and (B) exploration assays.</w:t>
      </w:r>
    </w:p>
    <w:p w14:paraId="356D6E90" w14:textId="77777777" w:rsidR="0042247F" w:rsidRDefault="0042247F" w:rsidP="002371C8">
      <w:r>
        <w:br w:type="page"/>
      </w:r>
    </w:p>
    <w:p w14:paraId="41D8F514" w14:textId="483971C0" w:rsidR="009C6C12" w:rsidRPr="000B01F0" w:rsidRDefault="009C6C12" w:rsidP="002371C8">
      <w:pPr>
        <w:rPr>
          <w:b/>
        </w:rPr>
      </w:pPr>
      <w:r w:rsidRPr="000B01F0">
        <w:rPr>
          <w:b/>
        </w:rPr>
        <w:lastRenderedPageBreak/>
        <w:t>Figure 1</w:t>
      </w:r>
    </w:p>
    <w:p w14:paraId="5FFBF581" w14:textId="20DDAA64" w:rsidR="0042247F" w:rsidRPr="009C6C12" w:rsidRDefault="0042247F" w:rsidP="002371C8"/>
    <w:p w14:paraId="22E340CF" w14:textId="77777777" w:rsidR="0042247F" w:rsidRPr="009C6C12" w:rsidRDefault="0042247F" w:rsidP="002371C8"/>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holas Patrick Moran" w:date="2022-08-15T13:43:00Z" w:initials="NPM">
    <w:p w14:paraId="5D8237F7" w14:textId="77777777" w:rsidR="004B21F8" w:rsidRDefault="004B21F8" w:rsidP="00D53A37">
      <w:pPr>
        <w:pStyle w:val="CommentText"/>
      </w:pPr>
      <w:r>
        <w:rPr>
          <w:rStyle w:val="CommentReference"/>
        </w:rPr>
        <w:annotationRef/>
      </w:r>
      <w:hyperlink r:id="rId1" w:history="1">
        <w:r w:rsidRPr="00D53A37">
          <w:rPr>
            <w:rStyle w:val="Hyperlink"/>
          </w:rPr>
          <w:t>https://doi.org/10.1146/annurev-ecolsys-102220-011451</w:t>
        </w:r>
      </w:hyperlink>
      <w:r>
        <w:t xml:space="preserve"> </w:t>
      </w:r>
    </w:p>
  </w:comment>
  <w:comment w:id="1" w:author="Nicholas Patrick Moran" w:date="2022-08-15T13:41:00Z" w:initials="NPM">
    <w:p w14:paraId="10FF47ED" w14:textId="2A5B3775" w:rsidR="00D07087" w:rsidRDefault="00D07087" w:rsidP="00940C00">
      <w:pPr>
        <w:pStyle w:val="CommentText"/>
      </w:pPr>
      <w:r>
        <w:rPr>
          <w:rStyle w:val="CommentReference"/>
        </w:rPr>
        <w:annotationRef/>
      </w:r>
      <w:r>
        <w:t xml:space="preserve">I can cite my own a bit. </w:t>
      </w:r>
    </w:p>
  </w:comment>
  <w:comment w:id="2" w:author="Nicholas Patrick Moran" w:date="2022-08-15T13:41:00Z" w:initials="NPM">
    <w:p w14:paraId="43A650C8" w14:textId="0E028628" w:rsidR="00D07087" w:rsidRDefault="00D07087" w:rsidP="00F1302B">
      <w:pPr>
        <w:pStyle w:val="CommentText"/>
      </w:pPr>
      <w:r>
        <w:rPr>
          <w:rStyle w:val="CommentReference"/>
        </w:rPr>
        <w:annotationRef/>
      </w:r>
      <w:r>
        <w:t xml:space="preserve">Consider adding the species, but it is probably too early. </w:t>
      </w:r>
    </w:p>
  </w:comment>
  <w:comment w:id="3" w:author="Nicholas Patrick Moran" w:date="2021-03-17T17:09:00Z" w:initials="NPM">
    <w:p w14:paraId="1F6A62D9" w14:textId="06F3DE7D" w:rsidR="00A44A2F" w:rsidRDefault="00A44A2F" w:rsidP="002371C8">
      <w:pPr>
        <w:pStyle w:val="CommentText"/>
      </w:pPr>
      <w:r>
        <w:rPr>
          <w:rStyle w:val="CommentReference"/>
        </w:rPr>
        <w:annotationRef/>
      </w:r>
      <w:r>
        <w:t>Find a study that isn’t bullshit.</w:t>
      </w:r>
    </w:p>
    <w:p w14:paraId="51444DE2" w14:textId="2DFF40DC" w:rsidR="00A44A2F" w:rsidRDefault="00A44A2F" w:rsidP="002371C8">
      <w:pPr>
        <w:pStyle w:val="CommentText"/>
      </w:pPr>
    </w:p>
    <w:p w14:paraId="61A0FB0F" w14:textId="260E8A1A" w:rsidR="003043C0" w:rsidRDefault="003043C0" w:rsidP="003043C0"/>
    <w:p w14:paraId="77CC5B9E" w14:textId="77777777" w:rsidR="003043C0" w:rsidRDefault="003043C0" w:rsidP="003043C0">
      <w:r w:rsidRPr="003043C0">
        <w:t>https://esajournals.onlinelibrary.wiley.com/doi/10.1002/fee.2512</w:t>
      </w:r>
    </w:p>
    <w:p w14:paraId="5511BF60" w14:textId="557A9020" w:rsidR="003043C0" w:rsidRDefault="003043C0" w:rsidP="002371C8">
      <w:pPr>
        <w:pStyle w:val="CommentText"/>
      </w:pPr>
    </w:p>
    <w:p w14:paraId="59F7F6F6" w14:textId="7972B1A5" w:rsidR="006C6D94" w:rsidRDefault="006C6D94" w:rsidP="002371C8">
      <w:pPr>
        <w:pStyle w:val="CommentText"/>
      </w:pPr>
      <w:r w:rsidRPr="006C6D94">
        <w:t>https://link.springer.com/epdf/10.1007/s00265-021-03077-2?sharing_token=KkIZWkrlyIMxiPC6Ryxmtve4RwlQNchNByi7wbcMAY5k_1RXRALbX6EePMSY_kUn_dyfJmM3WlbFkfYA71iSI4_eKHgb9UIzuAJ-x6sJnOdiapqqiKlpiTXJTlCcQIlrq56zLmy5SNaNlm2iQF8VBMgD_djyT4ktnw8WL3ZfgOM%3D</w:t>
      </w:r>
    </w:p>
  </w:comment>
  <w:comment w:id="4" w:author="Nicholas Patrick Moran" w:date="2021-04-16T15:31:00Z" w:initials="NPM">
    <w:p w14:paraId="7114FF54" w14:textId="77777777" w:rsidR="00A44A2F" w:rsidRDefault="00A44A2F"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A44A2F" w:rsidRDefault="00A44A2F" w:rsidP="002371C8">
      <w:pPr>
        <w:pStyle w:val="CommentText"/>
      </w:pPr>
    </w:p>
  </w:comment>
  <w:comment w:id="5" w:author="Nicholas Patrick Moran [2]" w:date="2022-05-19T15:03:00Z" w:initials="NPM">
    <w:p w14:paraId="0E91EE82" w14:textId="271FF452" w:rsidR="00A44A2F" w:rsidRDefault="00A44A2F">
      <w:pPr>
        <w:pStyle w:val="CommentText"/>
      </w:pPr>
      <w:r>
        <w:rPr>
          <w:rStyle w:val="CommentReference"/>
        </w:rPr>
        <w:annotationRef/>
      </w:r>
      <w:r>
        <w:t>Yellow = overall goals</w:t>
      </w:r>
    </w:p>
    <w:p w14:paraId="0FECA730" w14:textId="77777777" w:rsidR="00A44A2F" w:rsidRDefault="00A44A2F">
      <w:pPr>
        <w:pStyle w:val="CommentText"/>
      </w:pPr>
    </w:p>
    <w:p w14:paraId="19BB6AE5" w14:textId="7B517875" w:rsidR="00A44A2F" w:rsidRDefault="00A44A2F">
      <w:pPr>
        <w:pStyle w:val="CommentText"/>
      </w:pPr>
      <w:r>
        <w:t>Blue = goal 1, measuring among-individual variation</w:t>
      </w:r>
    </w:p>
    <w:p w14:paraId="17CCA8FD" w14:textId="74336FF6" w:rsidR="00A44A2F" w:rsidRDefault="00A44A2F">
      <w:pPr>
        <w:pStyle w:val="CommentText"/>
      </w:pPr>
    </w:p>
    <w:p w14:paraId="688E3BCA" w14:textId="1CAD896C" w:rsidR="00A44A2F" w:rsidRDefault="00A44A2F">
      <w:pPr>
        <w:pStyle w:val="CommentText"/>
      </w:pPr>
      <w:r>
        <w:t>Orange = goal 2, correlations between among individual behave and trophic var</w:t>
      </w:r>
    </w:p>
    <w:p w14:paraId="487DB2CD" w14:textId="76E37E2B" w:rsidR="00A44A2F" w:rsidRDefault="00A44A2F">
      <w:pPr>
        <w:pStyle w:val="CommentText"/>
      </w:pPr>
    </w:p>
    <w:p w14:paraId="106C2CF6" w14:textId="37A316BD" w:rsidR="00A44A2F" w:rsidRDefault="00A44A2F">
      <w:pPr>
        <w:pStyle w:val="CommentText"/>
      </w:pPr>
      <w:r>
        <w:t>Grey = goal 3, mixSIAR, how individual variation will impact this</w:t>
      </w:r>
    </w:p>
  </w:comment>
  <w:comment w:id="6" w:author="Nicholas Patrick Moran [2]" w:date="2022-03-18T10:26:00Z" w:initials="NPM">
    <w:p w14:paraId="02A7B10A" w14:textId="71DDBC4E" w:rsidR="00A44A2F" w:rsidRPr="00920F98" w:rsidRDefault="00A44A2F"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 xml:space="preserve">Chilean mussel, </w:t>
      </w:r>
      <w:r>
        <w:t xml:space="preserve">Mytilus chilensis; Venus clams, </w:t>
      </w:r>
      <w:r w:rsidRPr="00920F98">
        <w:t>Venusmuslinger</w:t>
      </w:r>
      <w:r>
        <w:t xml:space="preserve">, Shrimp, </w:t>
      </w:r>
      <w:r w:rsidRPr="00920F98">
        <w:t>Pandalus</w:t>
      </w:r>
      <w:r>
        <w:t xml:space="preserve"> spp.)</w:t>
      </w:r>
    </w:p>
    <w:p w14:paraId="0B892352" w14:textId="77777777" w:rsidR="00A44A2F" w:rsidRDefault="00A44A2F">
      <w:pPr>
        <w:pStyle w:val="CommentText"/>
      </w:pPr>
    </w:p>
    <w:p w14:paraId="10939184" w14:textId="2A6B9E29" w:rsidR="00A44A2F" w:rsidRDefault="00A44A2F">
      <w:pPr>
        <w:pStyle w:val="CommentText"/>
      </w:pPr>
    </w:p>
  </w:comment>
  <w:comment w:id="7" w:author="Nicholas Patrick Moran [2]" w:date="2022-05-24T16:24:00Z" w:initials="NPM">
    <w:p w14:paraId="2C295F53" w14:textId="1ECA4E0A" w:rsidR="00A44A2F" w:rsidRDefault="00A44A2F">
      <w:pPr>
        <w:pStyle w:val="CommentText"/>
      </w:pPr>
      <w:r>
        <w:rPr>
          <w:rStyle w:val="CommentReference"/>
        </w:rPr>
        <w:annotationRef/>
      </w:r>
      <w:r>
        <w:t>Not HCl washed and why</w:t>
      </w:r>
    </w:p>
  </w:comment>
  <w:comment w:id="8" w:author="Nicholas Patrick Moran" w:date="2020-12-10T17:44:00Z" w:initials="NPM">
    <w:p w14:paraId="3E09DF6D" w14:textId="77777777" w:rsidR="00A44A2F" w:rsidRPr="007E64AE" w:rsidRDefault="00A44A2F" w:rsidP="00A46E92">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1BCD3F7A" w14:textId="77777777" w:rsidR="00A44A2F" w:rsidRPr="007E64AE" w:rsidRDefault="00A44A2F" w:rsidP="00A46E92">
      <w:r w:rsidRPr="007E64AE">
        <w:rPr>
          <w:noProof/>
          <w:lang w:val="en-GB" w:eastAsia="en-GB"/>
        </w:rPr>
        <w:drawing>
          <wp:inline distT="0" distB="0" distL="0" distR="0" wp14:anchorId="39052028" wp14:editId="14AF63D8">
            <wp:extent cx="304800" cy="304800"/>
            <wp:effectExtent l="0" t="0" r="0" b="0"/>
            <wp:docPr id="2" name="Picture 2"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2C08EDDC" w14:textId="77777777" w:rsidR="00A44A2F" w:rsidRPr="007E64AE" w:rsidRDefault="00A44A2F" w:rsidP="00A46E92">
      <w:r w:rsidRPr="007E64AE">
        <w:t>Nicholas Moran</w:t>
      </w:r>
    </w:p>
    <w:p w14:paraId="6D99CFC9" w14:textId="77777777" w:rsidR="00A44A2F" w:rsidRPr="007E64AE" w:rsidRDefault="00A44A2F" w:rsidP="00A46E92">
      <w:r w:rsidRPr="007E64AE">
        <w:t>9:51 AM Sep 25</w:t>
      </w:r>
    </w:p>
    <w:p w14:paraId="40C53B12" w14:textId="77777777" w:rsidR="00A44A2F" w:rsidRPr="007E64AE" w:rsidRDefault="00A44A2F" w:rsidP="00A46E92">
      <w:r w:rsidRPr="007E64AE">
        <w:t>for saying fin clips are strongly correlated with soft tissue</w:t>
      </w:r>
    </w:p>
    <w:p w14:paraId="6977EE7D" w14:textId="77777777" w:rsidR="00A44A2F" w:rsidRDefault="00A44A2F" w:rsidP="00A46E92">
      <w:pPr>
        <w:pStyle w:val="CommentText"/>
      </w:pPr>
    </w:p>
  </w:comment>
  <w:comment w:id="9" w:author="Nicholas Patrick Moran [2]" w:date="2022-05-24T16:58:00Z" w:initials="NPM">
    <w:p w14:paraId="650F3BC0" w14:textId="77777777" w:rsidR="00DA3D22" w:rsidRPr="00A44A2F" w:rsidRDefault="00DA3D22" w:rsidP="00DA3D22">
      <w:pPr>
        <w:rPr>
          <w:lang w:val="en-US"/>
        </w:rPr>
      </w:pPr>
      <w:r>
        <w:rPr>
          <w:rStyle w:val="CommentReference"/>
        </w:rPr>
        <w:annotationRef/>
      </w:r>
      <w:r>
        <w:rPr>
          <w:lang w:val="en-US"/>
        </w:rPr>
        <w:t>SW: “I’ve looked into the C:N ratios for sets 8, 9 and 4, and can’t see a reason why they might be different. You could compile all the sulphanilamide calibration data across all the batches (columns P, Q, R the yellow highlighted values at the end of each run, versus weights in column D on the N and C data corrected sheets) into one average calibration curve to give one equation each for C and N, and use the values from the curve equation for all data sets (copy into cells P2 and Q2 on the N and C data corrected sheets), rather than the individual ones. This would smooth any day to day differences, and with so many batches would be quite a robust way of doing things. You could also derive an upper and lower limit from the values to quantify the error. The % C and % N data are limited by the accuracy of your initial weighing, but this shouldn’t affect the C:N ratios.“</w:t>
      </w:r>
    </w:p>
  </w:comment>
  <w:comment w:id="10" w:author="Nicholas Patrick Moran [2]" w:date="2022-05-24T17:05:00Z" w:initials="NPM">
    <w:p w14:paraId="3AF72B77" w14:textId="77777777" w:rsidR="00305FBA" w:rsidRDefault="00305FBA" w:rsidP="00305FBA">
      <w:pPr>
        <w:pStyle w:val="xmsolistparagraph"/>
        <w:shd w:val="clear" w:color="auto" w:fill="FFFFFF"/>
        <w:ind w:left="720" w:hanging="360"/>
        <w:rPr>
          <w:color w:val="000000"/>
        </w:rPr>
      </w:pPr>
      <w:r>
        <w:rPr>
          <w:rStyle w:val="CommentReference"/>
        </w:rPr>
        <w:annotationRef/>
      </w:r>
      <w:r>
        <w:rPr>
          <w:rFonts w:ascii="Calibri" w:hAnsi="Calibri" w:cs="Calibri"/>
          <w:color w:val="FF0000"/>
          <w:sz w:val="22"/>
          <w:szCs w:val="22"/>
          <w:bdr w:val="none" w:sz="0" w:space="0" w:color="auto" w:frame="1"/>
          <w:lang w:val="en-US"/>
        </w:rPr>
        <w:t>The two methods for correcting the data from this instrument should produce very similar results, and if they don’t, it usually points to an error in the spreadsheet. We run N2 and CO2 reference gas pulses on each line of analysis, and the instrument generates isotope ratio and delta values relative to the reference gas values. Column I shows the measured d15N and d13C values, and column L shows the isotope ratios of masses 28:29 for molecular nitrogen and 44:45 for carbon dioxide relative to the ratios of the reference gases. In addition, we run casein as a reference (this is combusted and goes through the same analysis as the samples), and collagen, to check the value of the casein and to check for drift. The ratio correction uses the delta equation to calculate a delta value from the relationship between the measured isotope ratios of the sample and those of the reference material (column M), relative to the isotope ratios of the N2 or CO2 reference gases. This method bypasses the delta values calculated by the instrument (column I).  </w:t>
      </w:r>
    </w:p>
    <w:p w14:paraId="374B3E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5C9D75A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 xml:space="preserve">corrected (to measured reference relative to reference gas) </w:t>
      </w:r>
      <w:r>
        <w:rPr>
          <w:rFonts w:ascii="Calibri" w:hAnsi="Calibri" w:cs="Calibri"/>
          <w:color w:val="FF0000"/>
          <w:sz w:val="22"/>
          <w:szCs w:val="22"/>
          <w:bdr w:val="none" w:sz="0" w:space="0" w:color="auto" w:frame="1"/>
          <w:lang w:val="en-US"/>
        </w:rPr>
        <w:t xml:space="preserve">= (((R </w:t>
      </w:r>
      <w:r>
        <w:rPr>
          <w:rFonts w:ascii="Calibri" w:hAnsi="Calibri" w:cs="Calibri"/>
          <w:color w:val="FF0000"/>
          <w:sz w:val="22"/>
          <w:szCs w:val="22"/>
          <w:bdr w:val="none" w:sz="0" w:space="0" w:color="auto" w:frame="1"/>
          <w:vertAlign w:val="subscript"/>
          <w:lang w:val="en-US"/>
        </w:rPr>
        <w:t>measured</w:t>
      </w:r>
      <w:r>
        <w:rPr>
          <w:rFonts w:ascii="Calibri" w:hAnsi="Calibri" w:cs="Calibri"/>
          <w:color w:val="FF0000"/>
          <w:sz w:val="22"/>
          <w:szCs w:val="22"/>
          <w:bdr w:val="none" w:sz="0" w:space="0" w:color="auto" w:frame="1"/>
          <w:lang w:val="en-US"/>
        </w:rPr>
        <w:t xml:space="preserve">/R </w:t>
      </w:r>
      <w:r>
        <w:rPr>
          <w:rFonts w:ascii="Calibri" w:hAnsi="Calibri" w:cs="Calibri"/>
          <w:color w:val="FF0000"/>
          <w:sz w:val="22"/>
          <w:szCs w:val="22"/>
          <w:bdr w:val="none" w:sz="0" w:space="0" w:color="auto" w:frame="1"/>
          <w:vertAlign w:val="subscript"/>
          <w:lang w:val="en-US"/>
        </w:rPr>
        <w:t>reference</w:t>
      </w:r>
      <w:r>
        <w:rPr>
          <w:rFonts w:ascii="Calibri" w:hAnsi="Calibri" w:cs="Calibri"/>
          <w:color w:val="FF0000"/>
          <w:sz w:val="22"/>
          <w:szCs w:val="22"/>
          <w:bdr w:val="none" w:sz="0" w:space="0" w:color="auto" w:frame="1"/>
          <w:lang w:val="en-US"/>
        </w:rPr>
        <w:t>)-1) x1000)) </w:t>
      </w:r>
    </w:p>
    <w:p w14:paraId="1FB672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354766F7"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Because the instrument runs in continuous flow, the reference gases are simply high purity tank gases, not calibrated and certified isotope reference gases (which are only available in very small volumes), so although the ratio equation calibrates relative to the reference gases, we still need to correct these values to something with ‘known’ or ‘accepted’ values.  </w:t>
      </w:r>
    </w:p>
    <w:p w14:paraId="0F45EF2B"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For this we use delta values from a reference material, casein, which has been measured relative to IAEA certified reference materials in an interlaboratory comparison to give an ‘accepted’ value for d15N and d13C. Column N corrects the delta value generated from the ratio equation abo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for short) relative to the ‘accepted’ delta value for casein. </w:t>
      </w:r>
    </w:p>
    <w:p w14:paraId="08F50B8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corrected to accepted reference</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x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1000) </w:t>
      </w:r>
    </w:p>
    <w:p w14:paraId="3BC7274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239EF2F"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399C09A"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The offset method calculates as single offset correction value from the average measured </w:t>
      </w:r>
    </w:p>
    <w:p w14:paraId="1C7ECEAE"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values of the casein reference materials relative to the accepted value for casein, by subtracting the mean measured value from the accepted value. All samples measured delta values are corrected by adding offset value to the measured value produced by the instrument.  </w:t>
      </w:r>
    </w:p>
    <w:p w14:paraId="47CBB0EB" w14:textId="77777777" w:rsidR="00305FBA" w:rsidRDefault="00305FBA" w:rsidP="00305FBA">
      <w:pPr>
        <w:pStyle w:val="CommentText"/>
      </w:pPr>
    </w:p>
  </w:comment>
  <w:comment w:id="11" w:author="Nicholas Patrick Moran [2]" w:date="2022-05-24T17:08:00Z" w:initials="NPM">
    <w:p w14:paraId="6C4EFAB0" w14:textId="77777777" w:rsidR="00305FBA" w:rsidRDefault="00305FBA" w:rsidP="00305FBA">
      <w:pPr>
        <w:pStyle w:val="CommentText"/>
      </w:pPr>
      <w:r>
        <w:rPr>
          <w:rStyle w:val="CommentReference"/>
        </w:rPr>
        <w:annotationRef/>
      </w:r>
      <w:r>
        <w:t>Add something about %C and %N estimates</w:t>
      </w:r>
    </w:p>
  </w:comment>
  <w:comment w:id="12" w:author="Nicholas Patrick Moran" w:date="2020-12-10T17:44:00Z" w:initials="NPM">
    <w:p w14:paraId="7419B427" w14:textId="77777777" w:rsidR="00A44A2F" w:rsidRPr="007E64AE" w:rsidRDefault="00A44A2F" w:rsidP="002371C8">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19212B70" w14:textId="77777777" w:rsidR="00A44A2F" w:rsidRDefault="00A44A2F" w:rsidP="002371C8">
      <w:pPr>
        <w:pStyle w:val="CommentText"/>
      </w:pPr>
    </w:p>
  </w:comment>
  <w:comment w:id="13" w:author="Nicholas Patrick Moran [2]" w:date="2022-05-18T15:33:00Z" w:initials="NPM">
    <w:p w14:paraId="7C07DDCF" w14:textId="54D549AE" w:rsidR="00A44A2F" w:rsidRDefault="00A44A2F">
      <w:pPr>
        <w:pStyle w:val="CommentText"/>
      </w:pPr>
      <w:r>
        <w:rPr>
          <w:rStyle w:val="CommentReference"/>
        </w:rPr>
        <w:annotationRef/>
      </w:r>
    </w:p>
  </w:comment>
  <w:comment w:id="14" w:author="Nicholas Patrick Moran [2]" w:date="2022-05-18T15:33:00Z" w:initials="NPM">
    <w:p w14:paraId="6E2FB21D" w14:textId="77777777" w:rsidR="00A44A2F" w:rsidRDefault="00A44A2F" w:rsidP="007B136C">
      <w:pPr>
        <w:pStyle w:val="Heading1"/>
        <w:shd w:val="clear" w:color="auto" w:fill="FFFFFF"/>
        <w:spacing w:before="120" w:after="120" w:line="450" w:lineRule="atLeast"/>
        <w:rPr>
          <w:rFonts w:ascii="icomoon" w:hAnsi="icomoon"/>
          <w:color w:val="1C1D1E"/>
          <w:sz w:val="48"/>
          <w:szCs w:val="48"/>
          <w:lang w:eastAsia="en-GB"/>
        </w:rPr>
      </w:pPr>
      <w:r>
        <w:rPr>
          <w:rStyle w:val="CommentReference"/>
        </w:rPr>
        <w:annotationRef/>
      </w:r>
      <w:r>
        <w:rPr>
          <w:rFonts w:ascii="icomoon" w:hAnsi="icomoon"/>
          <w:color w:val="1C1D1E"/>
        </w:rPr>
        <w:t>Criteria for acceptable studies of animal personality and behavioural syndromes</w:t>
      </w:r>
    </w:p>
    <w:p w14:paraId="36D105A9" w14:textId="77777777" w:rsidR="00A44A2F" w:rsidRDefault="00000000" w:rsidP="007B136C">
      <w:pPr>
        <w:shd w:val="clear" w:color="auto" w:fill="FFFFFF"/>
        <w:rPr>
          <w:rFonts w:ascii="icomoon" w:hAnsi="icomoon"/>
          <w:color w:val="8B8B8B"/>
          <w:sz w:val="21"/>
          <w:szCs w:val="21"/>
        </w:rPr>
      </w:pPr>
      <w:hyperlink r:id="rId3" w:history="1">
        <w:r w:rsidR="00A44A2F">
          <w:rPr>
            <w:rStyle w:val="Hyperlink"/>
            <w:rFonts w:ascii="icomoon" w:hAnsi="icomoon"/>
            <w:color w:val="005274"/>
            <w:sz w:val="21"/>
            <w:szCs w:val="21"/>
            <w:bdr w:val="none" w:sz="0" w:space="0" w:color="auto" w:frame="1"/>
          </w:rPr>
          <w:t>Niels J. Dingemanse</w:t>
        </w:r>
      </w:hyperlink>
      <w:r w:rsidR="00A44A2F">
        <w:rPr>
          <w:rStyle w:val="comma-separator"/>
          <w:rFonts w:ascii="icomoon" w:hAnsi="icomoon"/>
          <w:color w:val="8B8B8B"/>
          <w:sz w:val="21"/>
          <w:szCs w:val="21"/>
          <w:bdr w:val="none" w:sz="0" w:space="0" w:color="auto" w:frame="1"/>
        </w:rPr>
        <w:t>,</w:t>
      </w:r>
      <w:hyperlink r:id="rId4" w:history="1">
        <w:r w:rsidR="00A44A2F">
          <w:rPr>
            <w:rStyle w:val="Hyperlink"/>
            <w:rFonts w:ascii="icomoon" w:hAnsi="icomoon"/>
            <w:color w:val="005274"/>
            <w:sz w:val="21"/>
            <w:szCs w:val="21"/>
            <w:bdr w:val="none" w:sz="0" w:space="0" w:color="auto" w:frame="1"/>
          </w:rPr>
          <w:t>Jonathan Wright</w:t>
        </w:r>
      </w:hyperlink>
    </w:p>
    <w:p w14:paraId="0BD2F971" w14:textId="77777777" w:rsidR="00A44A2F" w:rsidRDefault="00A44A2F" w:rsidP="007B136C">
      <w:pPr>
        <w:shd w:val="clear" w:color="auto" w:fill="FFFFFF"/>
        <w:rPr>
          <w:rFonts w:ascii="icomoon" w:hAnsi="icomoon"/>
          <w:color w:val="767676"/>
          <w:sz w:val="21"/>
          <w:szCs w:val="21"/>
        </w:rPr>
      </w:pPr>
      <w:r>
        <w:rPr>
          <w:rStyle w:val="epub-state"/>
          <w:rFonts w:ascii="icomoon" w:hAnsi="icomoon"/>
          <w:color w:val="8B8B8B"/>
          <w:sz w:val="21"/>
          <w:szCs w:val="21"/>
        </w:rPr>
        <w:t xml:space="preserve">First published: </w:t>
      </w:r>
      <w:r>
        <w:rPr>
          <w:rStyle w:val="epub-date"/>
          <w:rFonts w:ascii="icomoon" w:hAnsi="icomoon"/>
          <w:color w:val="1C1D1E"/>
          <w:sz w:val="21"/>
          <w:szCs w:val="21"/>
        </w:rPr>
        <w:t>26 August 2020</w:t>
      </w:r>
    </w:p>
    <w:p w14:paraId="37B81DBF"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 </w:t>
      </w:r>
    </w:p>
    <w:p w14:paraId="2D59FCFB" w14:textId="77777777" w:rsidR="00A44A2F" w:rsidRDefault="00000000" w:rsidP="007B136C">
      <w:pPr>
        <w:shd w:val="clear" w:color="auto" w:fill="FFFFFF"/>
        <w:rPr>
          <w:rFonts w:ascii="icomoon" w:hAnsi="icomoon"/>
          <w:color w:val="767676"/>
          <w:sz w:val="21"/>
          <w:szCs w:val="21"/>
        </w:rPr>
      </w:pPr>
      <w:hyperlink r:id="rId5" w:history="1">
        <w:r w:rsidR="00A44A2F">
          <w:rPr>
            <w:rStyle w:val="Hyperlink"/>
            <w:rFonts w:ascii="icomoon" w:hAnsi="icomoon"/>
            <w:b/>
            <w:bCs/>
            <w:color w:val="005274"/>
            <w:sz w:val="21"/>
            <w:szCs w:val="21"/>
          </w:rPr>
          <w:t>https://doi.org/10.1111/eth.13082</w:t>
        </w:r>
      </w:hyperlink>
    </w:p>
    <w:p w14:paraId="704B05CB"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Citations: </w:t>
      </w:r>
      <w:hyperlink r:id="rId6" w:anchor="citedby-section" w:history="1">
        <w:r>
          <w:rPr>
            <w:rStyle w:val="Hyperlink"/>
            <w:rFonts w:ascii="icomoon" w:hAnsi="icomoon"/>
            <w:color w:val="005274"/>
            <w:sz w:val="21"/>
            <w:szCs w:val="21"/>
          </w:rPr>
          <w:t>21</w:t>
        </w:r>
      </w:hyperlink>
    </w:p>
    <w:p w14:paraId="56212A37" w14:textId="515D6CDA" w:rsidR="00A44A2F" w:rsidRDefault="00A44A2F">
      <w:pPr>
        <w:pStyle w:val="CommentText"/>
      </w:pPr>
    </w:p>
  </w:comment>
  <w:comment w:id="15" w:author="Nicholas Patrick Moran" w:date="2022-06-23T14:14:00Z" w:initials="NPM">
    <w:p w14:paraId="2FBE4E51" w14:textId="6D846AD5" w:rsidR="008E042F" w:rsidRDefault="008E042F">
      <w:pPr>
        <w:pStyle w:val="CommentText"/>
      </w:pPr>
      <w:r>
        <w:rPr>
          <w:rStyle w:val="CommentReference"/>
        </w:rPr>
        <w:annotationRef/>
      </w:r>
      <w:r>
        <w:t xml:space="preserve">For calculating condition factors and relative weights specific for gobies  </w:t>
      </w:r>
      <w:r w:rsidRPr="008E042F">
        <w:t>https://onlinelibrary.wiley.com/doi/full/10.1111/jfb.12576</w:t>
      </w:r>
    </w:p>
  </w:comment>
  <w:comment w:id="16" w:author="Nicholas Patrick Moran [2]" w:date="2022-05-20T12:40:00Z" w:initials="NPM">
    <w:p w14:paraId="22F2F5A2" w14:textId="50C3A09E" w:rsidR="00A44A2F" w:rsidRDefault="00A44A2F">
      <w:pPr>
        <w:pStyle w:val="CommentText"/>
      </w:pPr>
      <w:r>
        <w:rPr>
          <w:rStyle w:val="CommentReference"/>
        </w:rPr>
        <w:annotationRef/>
      </w:r>
      <w:r w:rsidRPr="00DC00B2">
        <w:t>Recent Bayesian stable-isotope mixing models are highly sensitive to variation in discrimination fa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8237F7" w15:done="0"/>
  <w15:commentEx w15:paraId="10FF47ED" w15:done="0"/>
  <w15:commentEx w15:paraId="43A650C8" w15:done="0"/>
  <w15:commentEx w15:paraId="59F7F6F6" w15:done="0"/>
  <w15:commentEx w15:paraId="17C22346" w15:done="0"/>
  <w15:commentEx w15:paraId="106C2CF6" w15:done="0"/>
  <w15:commentEx w15:paraId="10939184" w15:done="0"/>
  <w15:commentEx w15:paraId="2C295F53" w15:done="0"/>
  <w15:commentEx w15:paraId="6977EE7D" w15:done="0"/>
  <w15:commentEx w15:paraId="650F3BC0" w15:done="0"/>
  <w15:commentEx w15:paraId="47CBB0EB" w15:done="0"/>
  <w15:commentEx w15:paraId="6C4EFAB0" w15:done="0"/>
  <w15:commentEx w15:paraId="19212B70" w15:done="0"/>
  <w15:commentEx w15:paraId="7C07DDCF" w15:done="0"/>
  <w15:commentEx w15:paraId="56212A37" w15:done="0"/>
  <w15:commentEx w15:paraId="2FBE4E51" w15:done="0"/>
  <w15:commentEx w15:paraId="22F2F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CC00" w16cex:dateUtc="2022-08-15T11:43:00Z"/>
  <w16cex:commentExtensible w16cex:durableId="26A4CB7E" w16cex:dateUtc="2022-08-15T11:41:00Z"/>
  <w16cex:commentExtensible w16cex:durableId="26A4CB71" w16cex:dateUtc="2022-08-15T11:41:00Z"/>
  <w16cex:commentExtensible w16cex:durableId="24242C6E" w16cex:dateUtc="2021-04-16T13:31:00Z"/>
  <w16cex:commentExtensible w16cex:durableId="24242C5B"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8237F7" w16cid:durableId="26A4CC00"/>
  <w16cid:commentId w16cid:paraId="10FF47ED" w16cid:durableId="26A4CB7E"/>
  <w16cid:commentId w16cid:paraId="43A650C8" w16cid:durableId="26A4CB71"/>
  <w16cid:commentId w16cid:paraId="59F7F6F6" w16cid:durableId="26A0A66A"/>
  <w16cid:commentId w16cid:paraId="17C22346" w16cid:durableId="24242C6E"/>
  <w16cid:commentId w16cid:paraId="106C2CF6" w16cid:durableId="26A0A66C"/>
  <w16cid:commentId w16cid:paraId="10939184" w16cid:durableId="26A0A66D"/>
  <w16cid:commentId w16cid:paraId="2C295F53" w16cid:durableId="26A0A66E"/>
  <w16cid:commentId w16cid:paraId="6977EE7D" w16cid:durableId="26A0A66F"/>
  <w16cid:commentId w16cid:paraId="650F3BC0" w16cid:durableId="26A0A670"/>
  <w16cid:commentId w16cid:paraId="47CBB0EB" w16cid:durableId="26A0A671"/>
  <w16cid:commentId w16cid:paraId="6C4EFAB0" w16cid:durableId="26A0A672"/>
  <w16cid:commentId w16cid:paraId="19212B70" w16cid:durableId="24242C5B"/>
  <w16cid:commentId w16cid:paraId="7C07DDCF" w16cid:durableId="26A0A674"/>
  <w16cid:commentId w16cid:paraId="56212A37" w16cid:durableId="26A0A675"/>
  <w16cid:commentId w16cid:paraId="2FBE4E51" w16cid:durableId="26A0A676"/>
  <w16cid:commentId w16cid:paraId="22F2F5A2" w16cid:durableId="26A0A6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6E85E" w14:textId="77777777" w:rsidR="00CB3616" w:rsidRDefault="00CB3616" w:rsidP="002371C8">
      <w:r>
        <w:separator/>
      </w:r>
    </w:p>
  </w:endnote>
  <w:endnote w:type="continuationSeparator" w:id="0">
    <w:p w14:paraId="73B7C951" w14:textId="77777777" w:rsidR="00CB3616" w:rsidRDefault="00CB3616"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comoo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ato">
    <w:altName w:val="Times New Roman"/>
    <w:charset w:val="00"/>
    <w:family w:val="swiss"/>
    <w:pitch w:val="variable"/>
    <w:sig w:usb0="E10002FF" w:usb1="5000ECF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E7C12" w14:textId="77777777" w:rsidR="00CB3616" w:rsidRDefault="00CB3616" w:rsidP="002371C8">
      <w:r>
        <w:separator/>
      </w:r>
    </w:p>
  </w:footnote>
  <w:footnote w:type="continuationSeparator" w:id="0">
    <w:p w14:paraId="2AF374CC" w14:textId="77777777" w:rsidR="00CB3616" w:rsidRDefault="00CB3616"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7FA6E10"/>
    <w:lvl w:ilvl="0">
      <w:start w:val="1"/>
      <w:numFmt w:val="upperRoman"/>
      <w:pStyle w:val="Heading3"/>
      <w:lvlText w:val="%1."/>
      <w:lvlJc w:val="right"/>
      <w:pPr>
        <w:ind w:left="8583"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808788436">
    <w:abstractNumId w:val="12"/>
  </w:num>
  <w:num w:numId="2" w16cid:durableId="1188179781">
    <w:abstractNumId w:val="10"/>
    <w:lvlOverride w:ilvl="0">
      <w:lvl w:ilvl="0">
        <w:numFmt w:val="decimal"/>
        <w:lvlText w:val="%1."/>
        <w:lvlJc w:val="left"/>
      </w:lvl>
    </w:lvlOverride>
  </w:num>
  <w:num w:numId="3" w16cid:durableId="870534633">
    <w:abstractNumId w:val="4"/>
  </w:num>
  <w:num w:numId="4" w16cid:durableId="143204770">
    <w:abstractNumId w:val="2"/>
  </w:num>
  <w:num w:numId="5" w16cid:durableId="757360430">
    <w:abstractNumId w:val="17"/>
    <w:lvlOverride w:ilvl="0">
      <w:lvl w:ilvl="0">
        <w:numFmt w:val="decimal"/>
        <w:lvlText w:val="%1."/>
        <w:lvlJc w:val="left"/>
      </w:lvl>
    </w:lvlOverride>
  </w:num>
  <w:num w:numId="6" w16cid:durableId="1514608169">
    <w:abstractNumId w:val="16"/>
    <w:lvlOverride w:ilvl="0">
      <w:lvl w:ilvl="0">
        <w:numFmt w:val="decimal"/>
        <w:lvlText w:val="%1."/>
        <w:lvlJc w:val="left"/>
      </w:lvl>
    </w:lvlOverride>
  </w:num>
  <w:num w:numId="7" w16cid:durableId="1889409631">
    <w:abstractNumId w:val="7"/>
  </w:num>
  <w:num w:numId="8" w16cid:durableId="1464956126">
    <w:abstractNumId w:val="15"/>
  </w:num>
  <w:num w:numId="9" w16cid:durableId="219948095">
    <w:abstractNumId w:val="8"/>
  </w:num>
  <w:num w:numId="10" w16cid:durableId="734082146">
    <w:abstractNumId w:val="14"/>
  </w:num>
  <w:num w:numId="11" w16cid:durableId="579829258">
    <w:abstractNumId w:val="20"/>
  </w:num>
  <w:num w:numId="12" w16cid:durableId="930431289">
    <w:abstractNumId w:val="18"/>
  </w:num>
  <w:num w:numId="13" w16cid:durableId="1766222966">
    <w:abstractNumId w:val="6"/>
  </w:num>
  <w:num w:numId="14" w16cid:durableId="635530744">
    <w:abstractNumId w:val="13"/>
  </w:num>
  <w:num w:numId="15" w16cid:durableId="36243899">
    <w:abstractNumId w:val="9"/>
  </w:num>
  <w:num w:numId="16" w16cid:durableId="1629508329">
    <w:abstractNumId w:val="5"/>
  </w:num>
  <w:num w:numId="17" w16cid:durableId="1786458221">
    <w:abstractNumId w:val="0"/>
  </w:num>
  <w:num w:numId="18" w16cid:durableId="114105684">
    <w:abstractNumId w:val="11"/>
  </w:num>
  <w:num w:numId="19" w16cid:durableId="1906331330">
    <w:abstractNumId w:val="3"/>
  </w:num>
  <w:num w:numId="20" w16cid:durableId="1299412927">
    <w:abstractNumId w:val="19"/>
  </w:num>
  <w:num w:numId="21" w16cid:durableId="58858213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Patrick Moran">
    <w15:presenceInfo w15:providerId="None" w15:userId="Nicholas Patrick Moran"/>
  </w15:person>
  <w15:person w15:author="Nicholas Patrick Moran [2]">
    <w15:presenceInfo w15:providerId="AD" w15:userId="S-1-5-21-4207196655-1284807994-987816898-10602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3A1"/>
    <w:rsid w:val="0000513A"/>
    <w:rsid w:val="00010A58"/>
    <w:rsid w:val="0002722B"/>
    <w:rsid w:val="000564EC"/>
    <w:rsid w:val="00060257"/>
    <w:rsid w:val="0007197D"/>
    <w:rsid w:val="00074315"/>
    <w:rsid w:val="0007722A"/>
    <w:rsid w:val="00095E41"/>
    <w:rsid w:val="00096FC3"/>
    <w:rsid w:val="000A2AB5"/>
    <w:rsid w:val="000B01F0"/>
    <w:rsid w:val="000C2777"/>
    <w:rsid w:val="000E6830"/>
    <w:rsid w:val="000E704D"/>
    <w:rsid w:val="000F1A48"/>
    <w:rsid w:val="0010375A"/>
    <w:rsid w:val="001052B9"/>
    <w:rsid w:val="00110979"/>
    <w:rsid w:val="001139FA"/>
    <w:rsid w:val="00120133"/>
    <w:rsid w:val="00131294"/>
    <w:rsid w:val="0014313F"/>
    <w:rsid w:val="00147569"/>
    <w:rsid w:val="00170B6E"/>
    <w:rsid w:val="00171491"/>
    <w:rsid w:val="00175402"/>
    <w:rsid w:val="00186509"/>
    <w:rsid w:val="001B003E"/>
    <w:rsid w:val="001B1A0D"/>
    <w:rsid w:val="001D14E9"/>
    <w:rsid w:val="001F1E92"/>
    <w:rsid w:val="001F237A"/>
    <w:rsid w:val="001F37CB"/>
    <w:rsid w:val="001F56F2"/>
    <w:rsid w:val="00210494"/>
    <w:rsid w:val="00215F9A"/>
    <w:rsid w:val="00223CBF"/>
    <w:rsid w:val="00231DD0"/>
    <w:rsid w:val="002371C8"/>
    <w:rsid w:val="00270170"/>
    <w:rsid w:val="0029383D"/>
    <w:rsid w:val="002A646F"/>
    <w:rsid w:val="002B1F34"/>
    <w:rsid w:val="002F491B"/>
    <w:rsid w:val="002F5C14"/>
    <w:rsid w:val="00300DE6"/>
    <w:rsid w:val="003043C0"/>
    <w:rsid w:val="003058F9"/>
    <w:rsid w:val="00305FBA"/>
    <w:rsid w:val="00312102"/>
    <w:rsid w:val="00312462"/>
    <w:rsid w:val="003239B0"/>
    <w:rsid w:val="00324E59"/>
    <w:rsid w:val="0032563F"/>
    <w:rsid w:val="00336EB9"/>
    <w:rsid w:val="003473D9"/>
    <w:rsid w:val="00361CAF"/>
    <w:rsid w:val="00366478"/>
    <w:rsid w:val="00382657"/>
    <w:rsid w:val="0038592C"/>
    <w:rsid w:val="003911DE"/>
    <w:rsid w:val="003920AB"/>
    <w:rsid w:val="003A32F8"/>
    <w:rsid w:val="003C32B4"/>
    <w:rsid w:val="003D1081"/>
    <w:rsid w:val="003D3727"/>
    <w:rsid w:val="003D79AD"/>
    <w:rsid w:val="003E6FCC"/>
    <w:rsid w:val="003F1343"/>
    <w:rsid w:val="003F6F55"/>
    <w:rsid w:val="00402F4D"/>
    <w:rsid w:val="004113A1"/>
    <w:rsid w:val="00413D15"/>
    <w:rsid w:val="0042247F"/>
    <w:rsid w:val="0044465E"/>
    <w:rsid w:val="004472AB"/>
    <w:rsid w:val="00450A4D"/>
    <w:rsid w:val="00463E81"/>
    <w:rsid w:val="00467C3C"/>
    <w:rsid w:val="00471DD4"/>
    <w:rsid w:val="00473043"/>
    <w:rsid w:val="00496186"/>
    <w:rsid w:val="004A2031"/>
    <w:rsid w:val="004A5CE3"/>
    <w:rsid w:val="004B21F8"/>
    <w:rsid w:val="004B221B"/>
    <w:rsid w:val="004F42AD"/>
    <w:rsid w:val="004F555F"/>
    <w:rsid w:val="004F62AD"/>
    <w:rsid w:val="00510381"/>
    <w:rsid w:val="00520FC1"/>
    <w:rsid w:val="00535396"/>
    <w:rsid w:val="00552D36"/>
    <w:rsid w:val="00555D26"/>
    <w:rsid w:val="00567FC4"/>
    <w:rsid w:val="005761BA"/>
    <w:rsid w:val="00581E2E"/>
    <w:rsid w:val="00582D30"/>
    <w:rsid w:val="00585717"/>
    <w:rsid w:val="005A79FF"/>
    <w:rsid w:val="005D01F0"/>
    <w:rsid w:val="00600EA3"/>
    <w:rsid w:val="00607A47"/>
    <w:rsid w:val="00625A40"/>
    <w:rsid w:val="00633AAE"/>
    <w:rsid w:val="00636462"/>
    <w:rsid w:val="00645D17"/>
    <w:rsid w:val="006542A8"/>
    <w:rsid w:val="0066346D"/>
    <w:rsid w:val="0068403D"/>
    <w:rsid w:val="0069369E"/>
    <w:rsid w:val="006B35D9"/>
    <w:rsid w:val="006B4535"/>
    <w:rsid w:val="006B792E"/>
    <w:rsid w:val="006C6D94"/>
    <w:rsid w:val="006E0177"/>
    <w:rsid w:val="006E3BBF"/>
    <w:rsid w:val="007036F8"/>
    <w:rsid w:val="00715FB4"/>
    <w:rsid w:val="00717A2E"/>
    <w:rsid w:val="0072456D"/>
    <w:rsid w:val="00727028"/>
    <w:rsid w:val="00727819"/>
    <w:rsid w:val="0073050C"/>
    <w:rsid w:val="007335D1"/>
    <w:rsid w:val="0073697C"/>
    <w:rsid w:val="007418DE"/>
    <w:rsid w:val="007715F6"/>
    <w:rsid w:val="007848F7"/>
    <w:rsid w:val="00794032"/>
    <w:rsid w:val="00794E67"/>
    <w:rsid w:val="007A6281"/>
    <w:rsid w:val="007B11D1"/>
    <w:rsid w:val="007B136C"/>
    <w:rsid w:val="007C3293"/>
    <w:rsid w:val="007E0B22"/>
    <w:rsid w:val="007E64AE"/>
    <w:rsid w:val="007E7460"/>
    <w:rsid w:val="007F2BE6"/>
    <w:rsid w:val="007F3FA1"/>
    <w:rsid w:val="00801028"/>
    <w:rsid w:val="008117A2"/>
    <w:rsid w:val="00833A98"/>
    <w:rsid w:val="0083444A"/>
    <w:rsid w:val="008512ED"/>
    <w:rsid w:val="00863428"/>
    <w:rsid w:val="00872CEF"/>
    <w:rsid w:val="008952AB"/>
    <w:rsid w:val="008B1465"/>
    <w:rsid w:val="008B303A"/>
    <w:rsid w:val="008B40F4"/>
    <w:rsid w:val="008B5394"/>
    <w:rsid w:val="008C3BC3"/>
    <w:rsid w:val="008E042F"/>
    <w:rsid w:val="008F256B"/>
    <w:rsid w:val="008F627B"/>
    <w:rsid w:val="00903E64"/>
    <w:rsid w:val="0091009E"/>
    <w:rsid w:val="009153E7"/>
    <w:rsid w:val="00917B89"/>
    <w:rsid w:val="00920F98"/>
    <w:rsid w:val="0092334C"/>
    <w:rsid w:val="0092622B"/>
    <w:rsid w:val="00943545"/>
    <w:rsid w:val="009456E7"/>
    <w:rsid w:val="00955D57"/>
    <w:rsid w:val="00961A5D"/>
    <w:rsid w:val="00971EF7"/>
    <w:rsid w:val="009728E6"/>
    <w:rsid w:val="0097725F"/>
    <w:rsid w:val="00992FE3"/>
    <w:rsid w:val="009A15EC"/>
    <w:rsid w:val="009A66EC"/>
    <w:rsid w:val="009A6FD4"/>
    <w:rsid w:val="009B5110"/>
    <w:rsid w:val="009C0053"/>
    <w:rsid w:val="009C02FC"/>
    <w:rsid w:val="009C1DE4"/>
    <w:rsid w:val="009C6C12"/>
    <w:rsid w:val="009D5023"/>
    <w:rsid w:val="009D56BC"/>
    <w:rsid w:val="009D5FC0"/>
    <w:rsid w:val="009E2694"/>
    <w:rsid w:val="009E69E2"/>
    <w:rsid w:val="009F7DD8"/>
    <w:rsid w:val="00A1461C"/>
    <w:rsid w:val="00A16C1A"/>
    <w:rsid w:val="00A30900"/>
    <w:rsid w:val="00A31FCE"/>
    <w:rsid w:val="00A36F8C"/>
    <w:rsid w:val="00A44A2F"/>
    <w:rsid w:val="00A46E92"/>
    <w:rsid w:val="00A605A8"/>
    <w:rsid w:val="00A66370"/>
    <w:rsid w:val="00A706DA"/>
    <w:rsid w:val="00A72A80"/>
    <w:rsid w:val="00A85CBA"/>
    <w:rsid w:val="00A93F91"/>
    <w:rsid w:val="00AA1318"/>
    <w:rsid w:val="00AA17DD"/>
    <w:rsid w:val="00AA77A1"/>
    <w:rsid w:val="00AA7FF0"/>
    <w:rsid w:val="00AB1589"/>
    <w:rsid w:val="00AB7E26"/>
    <w:rsid w:val="00AC2CA0"/>
    <w:rsid w:val="00AF2FA8"/>
    <w:rsid w:val="00AF3B61"/>
    <w:rsid w:val="00B253D2"/>
    <w:rsid w:val="00B300D7"/>
    <w:rsid w:val="00B44EE6"/>
    <w:rsid w:val="00B7229D"/>
    <w:rsid w:val="00B731F8"/>
    <w:rsid w:val="00B73D25"/>
    <w:rsid w:val="00B87FB7"/>
    <w:rsid w:val="00B930AF"/>
    <w:rsid w:val="00BA0A78"/>
    <w:rsid w:val="00BA1396"/>
    <w:rsid w:val="00BA758D"/>
    <w:rsid w:val="00BB1384"/>
    <w:rsid w:val="00BB246B"/>
    <w:rsid w:val="00BB4C53"/>
    <w:rsid w:val="00BE6111"/>
    <w:rsid w:val="00C0669B"/>
    <w:rsid w:val="00C20BE5"/>
    <w:rsid w:val="00C23846"/>
    <w:rsid w:val="00C25DE4"/>
    <w:rsid w:val="00C635B8"/>
    <w:rsid w:val="00C658CC"/>
    <w:rsid w:val="00C77D49"/>
    <w:rsid w:val="00C947F2"/>
    <w:rsid w:val="00CA007C"/>
    <w:rsid w:val="00CA13E0"/>
    <w:rsid w:val="00CB1D5D"/>
    <w:rsid w:val="00CB3616"/>
    <w:rsid w:val="00CB49EB"/>
    <w:rsid w:val="00CC27CD"/>
    <w:rsid w:val="00CC2F21"/>
    <w:rsid w:val="00CD426B"/>
    <w:rsid w:val="00CD5AB0"/>
    <w:rsid w:val="00CD7667"/>
    <w:rsid w:val="00D04675"/>
    <w:rsid w:val="00D07087"/>
    <w:rsid w:val="00D20661"/>
    <w:rsid w:val="00D36698"/>
    <w:rsid w:val="00D40DC4"/>
    <w:rsid w:val="00D41E4E"/>
    <w:rsid w:val="00D677A3"/>
    <w:rsid w:val="00D74E62"/>
    <w:rsid w:val="00D76465"/>
    <w:rsid w:val="00D81BD6"/>
    <w:rsid w:val="00D824D6"/>
    <w:rsid w:val="00D84F0D"/>
    <w:rsid w:val="00D86E72"/>
    <w:rsid w:val="00D92A56"/>
    <w:rsid w:val="00DA3C32"/>
    <w:rsid w:val="00DA3D22"/>
    <w:rsid w:val="00DA56BE"/>
    <w:rsid w:val="00DB6E4D"/>
    <w:rsid w:val="00DB73B0"/>
    <w:rsid w:val="00DC00B2"/>
    <w:rsid w:val="00E05137"/>
    <w:rsid w:val="00E069B7"/>
    <w:rsid w:val="00E1017C"/>
    <w:rsid w:val="00E112BA"/>
    <w:rsid w:val="00E71251"/>
    <w:rsid w:val="00E80ABB"/>
    <w:rsid w:val="00EB6F46"/>
    <w:rsid w:val="00EC300F"/>
    <w:rsid w:val="00EC4A7E"/>
    <w:rsid w:val="00EC57AC"/>
    <w:rsid w:val="00EE48A6"/>
    <w:rsid w:val="00EE7E83"/>
    <w:rsid w:val="00F110AC"/>
    <w:rsid w:val="00F21FAA"/>
    <w:rsid w:val="00F31610"/>
    <w:rsid w:val="00F36761"/>
    <w:rsid w:val="00F436D3"/>
    <w:rsid w:val="00F45A19"/>
    <w:rsid w:val="00F460CE"/>
    <w:rsid w:val="00F47B6B"/>
    <w:rsid w:val="00F50D13"/>
    <w:rsid w:val="00F5202F"/>
    <w:rsid w:val="00F556DC"/>
    <w:rsid w:val="00F60B43"/>
    <w:rsid w:val="00F66907"/>
    <w:rsid w:val="00F70C37"/>
    <w:rsid w:val="00F735AE"/>
    <w:rsid w:val="00F848A7"/>
    <w:rsid w:val="00FC4F75"/>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7B11D1"/>
    <w:pPr>
      <w:outlineLvl w:val="0"/>
    </w:pPr>
    <w:rPr>
      <w:b/>
      <w:bCs/>
      <w:sz w:val="28"/>
      <w:szCs w:val="32"/>
    </w:rPr>
  </w:style>
  <w:style w:type="paragraph" w:styleId="Heading2">
    <w:name w:val="heading 2"/>
    <w:basedOn w:val="Normal"/>
    <w:link w:val="Heading2Char"/>
    <w:uiPriority w:val="9"/>
    <w:qFormat/>
    <w:rsid w:val="00F47B6B"/>
    <w:pPr>
      <w:outlineLvl w:val="1"/>
    </w:pPr>
    <w:rPr>
      <w:b/>
      <w:bCs/>
    </w:rPr>
  </w:style>
  <w:style w:type="paragraph" w:styleId="Heading3">
    <w:name w:val="heading 3"/>
    <w:basedOn w:val="ListParagraph"/>
    <w:link w:val="Heading3Char"/>
    <w:uiPriority w:val="9"/>
    <w:qFormat/>
    <w:rsid w:val="0038592C"/>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F47B6B"/>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38592C"/>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B11D1"/>
    <w:rPr>
      <w:rFonts w:ascii="Times New Roman" w:eastAsia="Times New Roman" w:hAnsi="Times New Roman" w:cs="Times New Roman"/>
      <w:b/>
      <w:bCs/>
      <w:color w:val="000000"/>
      <w:sz w:val="28"/>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 w:type="table" w:styleId="TableGrid">
    <w:name w:val="Table Grid"/>
    <w:basedOn w:val="TableNormal"/>
    <w:uiPriority w:val="39"/>
    <w:rsid w:val="00D92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92A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B136C"/>
    <w:pPr>
      <w:spacing w:after="0" w:line="240" w:lineRule="auto"/>
    </w:pPr>
    <w:rPr>
      <w:rFonts w:ascii="Times New Roman" w:eastAsia="Times New Roman" w:hAnsi="Times New Roman" w:cs="Times New Roman"/>
      <w:color w:val="000000"/>
      <w:sz w:val="24"/>
      <w:szCs w:val="24"/>
      <w:lang w:eastAsia="en-AU"/>
    </w:rPr>
  </w:style>
  <w:style w:type="character" w:customStyle="1" w:styleId="accordion-tabbedtab-mobile">
    <w:name w:val="accordion-tabbed__tab-mobile"/>
    <w:basedOn w:val="DefaultParagraphFont"/>
    <w:rsid w:val="007B136C"/>
  </w:style>
  <w:style w:type="character" w:customStyle="1" w:styleId="comma-separator">
    <w:name w:val="comma-separator"/>
    <w:basedOn w:val="DefaultParagraphFont"/>
    <w:rsid w:val="007B136C"/>
  </w:style>
  <w:style w:type="paragraph" w:customStyle="1" w:styleId="xmsolistparagraph">
    <w:name w:val="xmsolistparagraph"/>
    <w:basedOn w:val="Normal"/>
    <w:rsid w:val="00C0669B"/>
    <w:pPr>
      <w:spacing w:line="240" w:lineRule="auto"/>
    </w:pPr>
    <w:rPr>
      <w:rFonts w:eastAsiaTheme="minorHAnsi"/>
      <w:color w:val="auto"/>
      <w:lang w:val="en-GB" w:eastAsia="en-GB"/>
    </w:rPr>
  </w:style>
  <w:style w:type="character" w:styleId="UnresolvedMention">
    <w:name w:val="Unresolved Mention"/>
    <w:basedOn w:val="DefaultParagraphFont"/>
    <w:uiPriority w:val="99"/>
    <w:semiHidden/>
    <w:unhideWhenUsed/>
    <w:rsid w:val="004B21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394862176">
      <w:bodyDiv w:val="1"/>
      <w:marLeft w:val="0"/>
      <w:marRight w:val="0"/>
      <w:marTop w:val="0"/>
      <w:marBottom w:val="0"/>
      <w:divBdr>
        <w:top w:val="none" w:sz="0" w:space="0" w:color="auto"/>
        <w:left w:val="none" w:sz="0" w:space="0" w:color="auto"/>
        <w:bottom w:val="none" w:sz="0" w:space="0" w:color="auto"/>
        <w:right w:val="none" w:sz="0" w:space="0" w:color="auto"/>
      </w:divBdr>
      <w:divsChild>
        <w:div w:id="1861309316">
          <w:marLeft w:val="0"/>
          <w:marRight w:val="0"/>
          <w:marTop w:val="0"/>
          <w:marBottom w:val="45"/>
          <w:divBdr>
            <w:top w:val="none" w:sz="0" w:space="0" w:color="auto"/>
            <w:left w:val="none" w:sz="0" w:space="0" w:color="auto"/>
            <w:bottom w:val="none" w:sz="0" w:space="0" w:color="auto"/>
            <w:right w:val="none" w:sz="0" w:space="0" w:color="auto"/>
          </w:divBdr>
        </w:div>
      </w:divsChild>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479201440">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718283682">
      <w:bodyDiv w:val="1"/>
      <w:marLeft w:val="0"/>
      <w:marRight w:val="0"/>
      <w:marTop w:val="0"/>
      <w:marBottom w:val="0"/>
      <w:divBdr>
        <w:top w:val="none" w:sz="0" w:space="0" w:color="auto"/>
        <w:left w:val="none" w:sz="0" w:space="0" w:color="auto"/>
        <w:bottom w:val="none" w:sz="0" w:space="0" w:color="auto"/>
        <w:right w:val="none" w:sz="0" w:space="0" w:color="auto"/>
      </w:divBdr>
      <w:divsChild>
        <w:div w:id="1248341325">
          <w:marLeft w:val="0"/>
          <w:marRight w:val="0"/>
          <w:marTop w:val="225"/>
          <w:marBottom w:val="225"/>
          <w:divBdr>
            <w:top w:val="none" w:sz="0" w:space="0" w:color="auto"/>
            <w:left w:val="none" w:sz="0" w:space="0" w:color="auto"/>
            <w:bottom w:val="none" w:sz="0" w:space="0" w:color="auto"/>
            <w:right w:val="none" w:sz="0" w:space="0" w:color="auto"/>
          </w:divBdr>
          <w:divsChild>
            <w:div w:id="378945155">
              <w:marLeft w:val="0"/>
              <w:marRight w:val="0"/>
              <w:marTop w:val="0"/>
              <w:marBottom w:val="0"/>
              <w:divBdr>
                <w:top w:val="none" w:sz="0" w:space="0" w:color="auto"/>
                <w:left w:val="none" w:sz="0" w:space="0" w:color="auto"/>
                <w:bottom w:val="none" w:sz="0" w:space="0" w:color="auto"/>
                <w:right w:val="none" w:sz="0" w:space="0" w:color="auto"/>
              </w:divBdr>
              <w:divsChild>
                <w:div w:id="1060327864">
                  <w:marLeft w:val="0"/>
                  <w:marRight w:val="0"/>
                  <w:marTop w:val="0"/>
                  <w:marBottom w:val="0"/>
                  <w:divBdr>
                    <w:top w:val="none" w:sz="0" w:space="0" w:color="auto"/>
                    <w:left w:val="none" w:sz="0" w:space="0" w:color="auto"/>
                    <w:bottom w:val="none" w:sz="0" w:space="0" w:color="auto"/>
                    <w:right w:val="none" w:sz="0" w:space="0" w:color="auto"/>
                  </w:divBdr>
                  <w:divsChild>
                    <w:div w:id="115718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11781">
          <w:marLeft w:val="0"/>
          <w:marRight w:val="0"/>
          <w:marTop w:val="225"/>
          <w:marBottom w:val="225"/>
          <w:divBdr>
            <w:top w:val="none" w:sz="0" w:space="0" w:color="auto"/>
            <w:left w:val="none" w:sz="0" w:space="0" w:color="auto"/>
            <w:bottom w:val="none" w:sz="0" w:space="0" w:color="auto"/>
            <w:right w:val="none" w:sz="0" w:space="0" w:color="auto"/>
          </w:divBdr>
          <w:divsChild>
            <w:div w:id="1884781406">
              <w:marLeft w:val="0"/>
              <w:marRight w:val="0"/>
              <w:marTop w:val="0"/>
              <w:marBottom w:val="0"/>
              <w:divBdr>
                <w:top w:val="none" w:sz="0" w:space="0" w:color="auto"/>
                <w:left w:val="none" w:sz="0" w:space="0" w:color="auto"/>
                <w:bottom w:val="none" w:sz="0" w:space="0" w:color="auto"/>
                <w:right w:val="none" w:sz="0" w:space="0" w:color="auto"/>
              </w:divBdr>
            </w:div>
            <w:div w:id="1795904826">
              <w:marLeft w:val="0"/>
              <w:marRight w:val="0"/>
              <w:marTop w:val="0"/>
              <w:marBottom w:val="0"/>
              <w:divBdr>
                <w:top w:val="none" w:sz="0" w:space="0" w:color="auto"/>
                <w:left w:val="none" w:sz="0" w:space="0" w:color="auto"/>
                <w:bottom w:val="none" w:sz="0" w:space="0" w:color="auto"/>
                <w:right w:val="none" w:sz="0" w:space="0" w:color="auto"/>
              </w:divBdr>
            </w:div>
            <w:div w:id="66532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970553525">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174764302">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5096438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17524674">
      <w:bodyDiv w:val="1"/>
      <w:marLeft w:val="0"/>
      <w:marRight w:val="0"/>
      <w:marTop w:val="0"/>
      <w:marBottom w:val="0"/>
      <w:divBdr>
        <w:top w:val="none" w:sz="0" w:space="0" w:color="auto"/>
        <w:left w:val="none" w:sz="0" w:space="0" w:color="auto"/>
        <w:bottom w:val="none" w:sz="0" w:space="0" w:color="auto"/>
        <w:right w:val="none" w:sz="0" w:space="0" w:color="auto"/>
      </w:divBdr>
      <w:divsChild>
        <w:div w:id="1193035248">
          <w:marLeft w:val="0"/>
          <w:marRight w:val="0"/>
          <w:marTop w:val="225"/>
          <w:marBottom w:val="225"/>
          <w:divBdr>
            <w:top w:val="none" w:sz="0" w:space="0" w:color="auto"/>
            <w:left w:val="none" w:sz="0" w:space="0" w:color="auto"/>
            <w:bottom w:val="none" w:sz="0" w:space="0" w:color="auto"/>
            <w:right w:val="none" w:sz="0" w:space="0" w:color="auto"/>
          </w:divBdr>
          <w:divsChild>
            <w:div w:id="380641654">
              <w:marLeft w:val="0"/>
              <w:marRight w:val="0"/>
              <w:marTop w:val="0"/>
              <w:marBottom w:val="0"/>
              <w:divBdr>
                <w:top w:val="none" w:sz="0" w:space="0" w:color="auto"/>
                <w:left w:val="none" w:sz="0" w:space="0" w:color="auto"/>
                <w:bottom w:val="none" w:sz="0" w:space="0" w:color="auto"/>
                <w:right w:val="none" w:sz="0" w:space="0" w:color="auto"/>
              </w:divBdr>
              <w:divsChild>
                <w:div w:id="1700929415">
                  <w:marLeft w:val="0"/>
                  <w:marRight w:val="0"/>
                  <w:marTop w:val="0"/>
                  <w:marBottom w:val="0"/>
                  <w:divBdr>
                    <w:top w:val="none" w:sz="0" w:space="0" w:color="auto"/>
                    <w:left w:val="none" w:sz="0" w:space="0" w:color="auto"/>
                    <w:bottom w:val="none" w:sz="0" w:space="0" w:color="auto"/>
                    <w:right w:val="none" w:sz="0" w:space="0" w:color="auto"/>
                  </w:divBdr>
                  <w:divsChild>
                    <w:div w:id="10553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077375">
          <w:marLeft w:val="0"/>
          <w:marRight w:val="0"/>
          <w:marTop w:val="225"/>
          <w:marBottom w:val="225"/>
          <w:divBdr>
            <w:top w:val="none" w:sz="0" w:space="0" w:color="auto"/>
            <w:left w:val="none" w:sz="0" w:space="0" w:color="auto"/>
            <w:bottom w:val="none" w:sz="0" w:space="0" w:color="auto"/>
            <w:right w:val="none" w:sz="0" w:space="0" w:color="auto"/>
          </w:divBdr>
          <w:divsChild>
            <w:div w:id="418916445">
              <w:marLeft w:val="0"/>
              <w:marRight w:val="0"/>
              <w:marTop w:val="0"/>
              <w:marBottom w:val="0"/>
              <w:divBdr>
                <w:top w:val="none" w:sz="0" w:space="0" w:color="auto"/>
                <w:left w:val="none" w:sz="0" w:space="0" w:color="auto"/>
                <w:bottom w:val="none" w:sz="0" w:space="0" w:color="auto"/>
                <w:right w:val="none" w:sz="0" w:space="0" w:color="auto"/>
              </w:divBdr>
            </w:div>
            <w:div w:id="193811543">
              <w:marLeft w:val="0"/>
              <w:marRight w:val="0"/>
              <w:marTop w:val="0"/>
              <w:marBottom w:val="0"/>
              <w:divBdr>
                <w:top w:val="none" w:sz="0" w:space="0" w:color="auto"/>
                <w:left w:val="none" w:sz="0" w:space="0" w:color="auto"/>
                <w:bottom w:val="none" w:sz="0" w:space="0" w:color="auto"/>
                <w:right w:val="none" w:sz="0" w:space="0" w:color="auto"/>
              </w:divBdr>
            </w:div>
            <w:div w:id="49958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Raw=Dingemanse%2C+Niels+J" TargetMode="External"/><Relationship Id="rId2" Type="http://schemas.openxmlformats.org/officeDocument/2006/relationships/image" Target="media/image1.png"/><Relationship Id="rId1" Type="http://schemas.openxmlformats.org/officeDocument/2006/relationships/hyperlink" Target="https://doi.org/10.1146/annurev-ecolsys-102220-011451" TargetMode="External"/><Relationship Id="rId6" Type="http://schemas.openxmlformats.org/officeDocument/2006/relationships/hyperlink" Target="https://onlinelibrary.wiley.com/doi/full/10.1111/eth.13082" TargetMode="External"/><Relationship Id="rId5" Type="http://schemas.openxmlformats.org/officeDocument/2006/relationships/hyperlink" Target="https://doi.org/10.1111/eth.13082" TargetMode="External"/><Relationship Id="rId4" Type="http://schemas.openxmlformats.org/officeDocument/2006/relationships/hyperlink" Target="https://onlinelibrary.wiley.com/action/doSearch?ContribAuthorRaw=Wright%2C+Jonatha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3tphj/"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85122F-EA3D-4D78-9704-F6C82BEFF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43</TotalTime>
  <Pages>21</Pages>
  <Words>22627</Words>
  <Characters>128976</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55</cp:revision>
  <dcterms:created xsi:type="dcterms:W3CDTF">2021-03-25T14:28:00Z</dcterms:created>
  <dcterms:modified xsi:type="dcterms:W3CDTF">2022-08-15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4nrbMkI"/&gt;&lt;style id="http://www.zotero.org/styles/frontiers-in-ecology-and-evolution" hasBibliography="1" bibliographyStyleHasBeenSet="1"/&gt;&lt;prefs&gt;&lt;pref name="fieldType" value="Field"/&gt;&lt;/prefs&gt;</vt:lpwstr>
  </property>
  <property fmtid="{D5CDD505-2E9C-101B-9397-08002B2CF9AE}" pid="3" name="ZOTERO_PREF_2">
    <vt:lpwstr>&lt;/data&gt;</vt:lpwstr>
  </property>
</Properties>
</file>